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835BAC7" w14:textId="77777777" w:rsidR="007E051C" w:rsidRDefault="007E051C" w:rsidP="007E051C">
      <w:pPr>
        <w:ind w:firstLine="0"/>
      </w:pPr>
    </w:p>
    <w:p w14:paraId="3C5FEC4A" w14:textId="77777777" w:rsidR="007E051C" w:rsidRDefault="007E051C" w:rsidP="007E051C">
      <w:pPr>
        <w:ind w:firstLine="0"/>
      </w:pPr>
    </w:p>
    <w:p w14:paraId="4D4C03C6" w14:textId="77777777" w:rsidR="007E051C" w:rsidRDefault="007E051C" w:rsidP="007E051C">
      <w:pPr>
        <w:ind w:firstLine="0"/>
      </w:pPr>
    </w:p>
    <w:p w14:paraId="579BA814" w14:textId="77777777" w:rsidR="007E051C" w:rsidRDefault="007E051C" w:rsidP="007E051C">
      <w:pPr>
        <w:ind w:firstLine="0"/>
      </w:pPr>
    </w:p>
    <w:p w14:paraId="58BFFE07" w14:textId="77777777" w:rsidR="007E051C" w:rsidRDefault="007E051C" w:rsidP="007E051C">
      <w:pPr>
        <w:ind w:firstLine="0"/>
      </w:pPr>
    </w:p>
    <w:p w14:paraId="1D1FFE99" w14:textId="77777777" w:rsidR="007E051C" w:rsidRDefault="007E051C" w:rsidP="007E051C">
      <w:pPr>
        <w:ind w:firstLine="0"/>
        <w:jc w:val="center"/>
      </w:pPr>
    </w:p>
    <w:p w14:paraId="422B9DDC" w14:textId="77777777" w:rsidR="007E051C" w:rsidRDefault="007E051C" w:rsidP="007E051C">
      <w:pPr>
        <w:ind w:firstLine="0"/>
        <w:jc w:val="center"/>
      </w:pPr>
    </w:p>
    <w:p w14:paraId="1121C658" w14:textId="77777777" w:rsidR="007E051C" w:rsidRDefault="007E051C" w:rsidP="007E051C">
      <w:pPr>
        <w:ind w:firstLine="0"/>
        <w:jc w:val="center"/>
      </w:pPr>
    </w:p>
    <w:p w14:paraId="68CA09FF" w14:textId="77777777" w:rsidR="007E051C" w:rsidRDefault="007E051C" w:rsidP="007E051C">
      <w:pPr>
        <w:ind w:firstLine="0"/>
        <w:jc w:val="center"/>
      </w:pPr>
    </w:p>
    <w:p w14:paraId="3AD2D2A5" w14:textId="77777777" w:rsidR="007E051C" w:rsidRDefault="007E051C" w:rsidP="007E051C">
      <w:pPr>
        <w:ind w:firstLine="0"/>
        <w:jc w:val="center"/>
      </w:pPr>
    </w:p>
    <w:p w14:paraId="142814B8" w14:textId="29EE6CDB" w:rsidR="007E051C" w:rsidRPr="00246B8C" w:rsidRDefault="007E051C" w:rsidP="007E051C">
      <w:pPr>
        <w:ind w:firstLine="0"/>
        <w:jc w:val="center"/>
      </w:pPr>
      <w:r w:rsidRPr="00246B8C">
        <w:t>An aberrant abundance of Cronbach’s alpha values at .70</w:t>
      </w:r>
    </w:p>
    <w:p w14:paraId="709BA5BC" w14:textId="77777777" w:rsidR="007E051C" w:rsidRDefault="007E051C" w:rsidP="007E051C">
      <w:pPr>
        <w:ind w:firstLine="0"/>
        <w:jc w:val="center"/>
      </w:pPr>
    </w:p>
    <w:p w14:paraId="4A48D2BA" w14:textId="7A9708B3" w:rsidR="007E051C" w:rsidRPr="003D7456" w:rsidRDefault="007E051C" w:rsidP="007E051C">
      <w:pPr>
        <w:ind w:firstLine="0"/>
        <w:jc w:val="center"/>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753837" w:rsidRPr="00246B8C">
        <w:rPr>
          <w:sz w:val="28"/>
          <w:szCs w:val="28"/>
          <w:vertAlign w:val="superscript"/>
        </w:rPr>
        <w:t>*</w:t>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Pr="00246B8C">
        <w:rPr>
          <w:sz w:val="28"/>
          <w:szCs w:val="28"/>
          <w:vertAlign w:val="superscript"/>
        </w:rPr>
        <w:t>*</w:t>
      </w:r>
    </w:p>
    <w:p w14:paraId="27376B9C" w14:textId="66C9062E" w:rsidR="007E051C" w:rsidRDefault="007E051C">
      <w:pPr>
        <w:rPr>
          <w:b/>
        </w:rPr>
      </w:pPr>
    </w:p>
    <w:p w14:paraId="198696C7" w14:textId="77777777" w:rsidR="00DF1705" w:rsidRDefault="00DF1705" w:rsidP="00753837">
      <w:pPr>
        <w:spacing w:line="240" w:lineRule="auto"/>
        <w:ind w:firstLine="0"/>
        <w:rPr>
          <w:i/>
        </w:rPr>
      </w:pPr>
    </w:p>
    <w:p w14:paraId="1A0C7685" w14:textId="77777777" w:rsidR="00DF1705" w:rsidRDefault="00DF1705" w:rsidP="00753837">
      <w:pPr>
        <w:spacing w:line="240" w:lineRule="auto"/>
        <w:ind w:firstLine="0"/>
        <w:rPr>
          <w:i/>
        </w:rPr>
      </w:pPr>
    </w:p>
    <w:p w14:paraId="7E092978" w14:textId="77777777" w:rsidR="00DF1705" w:rsidRDefault="00DF1705" w:rsidP="00753837">
      <w:pPr>
        <w:spacing w:line="240" w:lineRule="auto"/>
        <w:ind w:firstLine="0"/>
        <w:rPr>
          <w:i/>
        </w:rPr>
      </w:pPr>
    </w:p>
    <w:p w14:paraId="5B506472" w14:textId="77777777" w:rsidR="00DF1705" w:rsidRDefault="00DF1705" w:rsidP="00753837">
      <w:pPr>
        <w:spacing w:line="240" w:lineRule="auto"/>
        <w:ind w:firstLine="0"/>
        <w:rPr>
          <w:i/>
        </w:rPr>
      </w:pPr>
    </w:p>
    <w:p w14:paraId="0FC47662" w14:textId="77777777" w:rsidR="00DF1705" w:rsidRDefault="00DF1705" w:rsidP="00753837">
      <w:pPr>
        <w:spacing w:line="240" w:lineRule="auto"/>
        <w:ind w:firstLine="0"/>
        <w:rPr>
          <w:i/>
        </w:rPr>
      </w:pPr>
    </w:p>
    <w:p w14:paraId="79C8DCCF" w14:textId="77777777" w:rsidR="00DF1705" w:rsidRDefault="00DF1705" w:rsidP="00753837">
      <w:pPr>
        <w:spacing w:line="240" w:lineRule="auto"/>
        <w:ind w:firstLine="0"/>
        <w:rPr>
          <w:i/>
        </w:rPr>
      </w:pPr>
    </w:p>
    <w:p w14:paraId="0C32F99F" w14:textId="77777777" w:rsidR="00DF1705" w:rsidRDefault="00DF1705" w:rsidP="00753837">
      <w:pPr>
        <w:spacing w:line="240" w:lineRule="auto"/>
        <w:ind w:firstLine="0"/>
        <w:rPr>
          <w:i/>
        </w:rPr>
      </w:pPr>
    </w:p>
    <w:p w14:paraId="61C3905F" w14:textId="77777777" w:rsidR="00DF1705" w:rsidRDefault="00DF1705" w:rsidP="00753837">
      <w:pPr>
        <w:spacing w:line="240" w:lineRule="auto"/>
        <w:ind w:firstLine="0"/>
        <w:rPr>
          <w:i/>
        </w:rPr>
      </w:pPr>
    </w:p>
    <w:p w14:paraId="0FDD1C2B" w14:textId="77777777" w:rsidR="00DF1705" w:rsidRDefault="00DF1705" w:rsidP="00753837">
      <w:pPr>
        <w:spacing w:line="240" w:lineRule="auto"/>
        <w:ind w:firstLine="0"/>
        <w:rPr>
          <w:i/>
        </w:rPr>
      </w:pPr>
    </w:p>
    <w:p w14:paraId="79F3FDAB" w14:textId="6DD07487" w:rsidR="00753837" w:rsidRDefault="00753837" w:rsidP="00753837">
      <w:pPr>
        <w:spacing w:line="240" w:lineRule="auto"/>
        <w:ind w:firstLine="0"/>
      </w:pPr>
      <w:r w:rsidRPr="003D7456">
        <w:rPr>
          <w:i/>
        </w:rPr>
        <w:t xml:space="preserve">Author notes: </w:t>
      </w:r>
      <w:r w:rsidRPr="003D7456">
        <w:t xml:space="preserve">Ian Hussey (corresponding author: </w:t>
      </w:r>
      <w:hyperlink r:id="rId7">
        <w:r w:rsidRPr="003D7456">
          <w:rPr>
            <w:color w:val="1155CC"/>
            <w:u w:val="single"/>
          </w:rPr>
          <w:t>ian.hussey@rub.de</w:t>
        </w:r>
      </w:hyperlink>
      <w:r w:rsidRPr="003D7456">
        <w:t xml:space="preserve">), Ruhr University Bochum, Germany. ORCID </w:t>
      </w:r>
      <w:hyperlink r:id="rId8">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9">
        <w:r w:rsidRPr="003D7456">
          <w:rPr>
            <w:color w:val="1155CC"/>
            <w:u w:val="single"/>
          </w:rPr>
          <w:t>0000-0002-1767-1367</w:t>
        </w:r>
      </w:hyperlink>
      <w:r w:rsidRPr="003D7456">
        <w:t xml:space="preserve">; Frank Bosco, Virginia Commonwealth University, USA. ORCID </w:t>
      </w:r>
      <w:hyperlink r:id="rId10">
        <w:r w:rsidRPr="003D7456">
          <w:rPr>
            <w:color w:val="1155CC"/>
            <w:u w:val="single"/>
          </w:rPr>
          <w:t>0000-0002-3497-4335</w:t>
        </w:r>
      </w:hyperlink>
      <w:r w:rsidRPr="003D7456">
        <w:t xml:space="preserve">; Malte Elson, University of Bern, Switzerland. ORCID </w:t>
      </w:r>
      <w:hyperlink r:id="rId11">
        <w:r w:rsidRPr="003D7456">
          <w:rPr>
            <w:color w:val="1155CC"/>
            <w:u w:val="single"/>
          </w:rPr>
          <w:t>0000-0001-7806-9583</w:t>
        </w:r>
      </w:hyperlink>
      <w:r w:rsidRPr="003D7456">
        <w:t xml:space="preserve">; Ruben Arslan, University of Leipzig, Germany. ORCID </w:t>
      </w:r>
      <w:hyperlink r:id="rId12">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p>
    <w:p w14:paraId="3F4E1BCB" w14:textId="227789B6" w:rsidR="000A0E39" w:rsidRPr="003D7456" w:rsidRDefault="000A0E39" w:rsidP="000A0E39">
      <w:pPr>
        <w:spacing w:line="240" w:lineRule="auto"/>
        <w:ind w:firstLine="0"/>
      </w:pPr>
      <w:r w:rsidRPr="00246B8C">
        <w:rPr>
          <w:sz w:val="28"/>
          <w:szCs w:val="28"/>
          <w:vertAlign w:val="superscript"/>
        </w:rPr>
        <w:t>*</w:t>
      </w:r>
      <w:r w:rsidRPr="003D7456">
        <w:t xml:space="preserve"> shared last authorship </w:t>
      </w:r>
      <w:bookmarkStart w:id="3" w:name="_krma0kbc8qtq" w:colFirst="0" w:colLast="0"/>
      <w:bookmarkEnd w:id="3"/>
    </w:p>
    <w:p w14:paraId="19391E5A" w14:textId="77777777" w:rsidR="000A0E39" w:rsidRPr="003D7456" w:rsidRDefault="000A0E39" w:rsidP="00753837">
      <w:pPr>
        <w:spacing w:line="240" w:lineRule="auto"/>
        <w:ind w:firstLine="0"/>
      </w:pPr>
    </w:p>
    <w:p w14:paraId="0066AE7F" w14:textId="77777777" w:rsidR="007E051C" w:rsidRDefault="007E051C">
      <w:pPr>
        <w:rPr>
          <w:b/>
        </w:rPr>
      </w:pPr>
      <w:r>
        <w:br w:type="page"/>
      </w:r>
    </w:p>
    <w:p w14:paraId="18816B47" w14:textId="1E3207EC" w:rsidR="00F52853" w:rsidRDefault="00F52853" w:rsidP="00F52853">
      <w:pPr>
        <w:pStyle w:val="Heading1"/>
      </w:pPr>
      <w:r>
        <w:lastRenderedPageBreak/>
        <w:t>Abstract</w:t>
      </w:r>
    </w:p>
    <w:p w14:paraId="3C14B8DB" w14:textId="351B22D1" w:rsidR="00EA61B4" w:rsidRPr="00164FB6" w:rsidRDefault="00000000" w:rsidP="00965BC3">
      <w:pPr>
        <w:pStyle w:val="abstract"/>
        <w:ind w:firstLine="0"/>
        <w:rPr>
          <w:color w:val="000000" w:themeColor="text1"/>
        </w:rPr>
      </w:pPr>
      <w:r w:rsidRPr="00164FB6">
        <w:t>Cronbach’s alpha (</w:t>
      </w:r>
      <w:r w:rsidR="004A672A" w:rsidRPr="00164FB6">
        <w:t>α</w:t>
      </w:r>
      <w:r w:rsidRPr="00164FB6">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164FB6">
        <w:rPr>
          <w:i/>
          <w:iCs/>
        </w:rPr>
        <w:t>p</w:t>
      </w:r>
      <w:r w:rsidRPr="00164FB6">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rsidRPr="00164FB6">
        <w:t xml:space="preserve">values </w:t>
      </w:r>
      <w:r w:rsidRPr="00164FB6">
        <w:t>taken from &gt;74,000 published articles in APA journals) and Industrial and Organizational psychology (&gt;89,000 α values taken from &gt;14,000 published articles in I/O journals). The distributions of these values show inflation at the rule-</w:t>
      </w:r>
      <w:r w:rsidRPr="00981E25">
        <w:t>of-thumb thresholds. We discuss the scope</w:t>
      </w:r>
      <w:r w:rsidRPr="00164FB6">
        <w:t>, causes and consequences of α-hacking and how increased transparency, preregistration of measurement strategy, and standardized protocols could mitigate this problem.</w:t>
      </w:r>
      <w:r w:rsidR="00315C52" w:rsidRPr="00164FB6">
        <w:t xml:space="preserve"> </w:t>
      </w:r>
    </w:p>
    <w:p w14:paraId="163C28DF" w14:textId="08063596" w:rsidR="00EA61B4" w:rsidRPr="003D7456" w:rsidRDefault="00EA61B4" w:rsidP="00981E25"/>
    <w:p w14:paraId="4042A970" w14:textId="77777777" w:rsidR="00C62414" w:rsidRDefault="00C62414" w:rsidP="00981E25">
      <w:pPr>
        <w:sectPr w:rsidR="00C62414" w:rsidSect="00B00494">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20" w:footer="720" w:gutter="0"/>
          <w:pgNumType w:start="1"/>
          <w:cols w:space="720"/>
        </w:sectPr>
      </w:pPr>
    </w:p>
    <w:p w14:paraId="11CF7B95" w14:textId="77777777" w:rsidR="00F52853" w:rsidRDefault="00F52853">
      <w:r>
        <w:br w:type="page"/>
      </w:r>
    </w:p>
    <w:p w14:paraId="408166E2" w14:textId="77777777" w:rsidR="00B00494" w:rsidRPr="003D7456" w:rsidRDefault="00B00494" w:rsidP="00B00494">
      <w:pPr>
        <w:ind w:firstLine="0"/>
        <w:jc w:val="center"/>
      </w:pPr>
      <w:r w:rsidRPr="003D7456">
        <w:lastRenderedPageBreak/>
        <w:t>An aberrant abundance of Cronbach’s alpha values at .70</w:t>
      </w:r>
    </w:p>
    <w:p w14:paraId="12C23BEB" w14:textId="77777777" w:rsidR="00B00494" w:rsidRDefault="00B00494" w:rsidP="00B00494">
      <w:pPr>
        <w:ind w:firstLine="0"/>
      </w:pPr>
    </w:p>
    <w:p w14:paraId="1CF8B59F" w14:textId="61519B5D" w:rsidR="00EA61B4" w:rsidRPr="003D7456" w:rsidRDefault="00000000" w:rsidP="00B00494">
      <w:pPr>
        <w:ind w:firstLine="0"/>
      </w:pPr>
      <w:r w:rsidRPr="00164FB6">
        <w:t xml:space="preserve">A </w:t>
      </w:r>
      <w:r w:rsidRPr="00981E25">
        <w:t>measure’s reliability refers to the proportion</w:t>
      </w:r>
      <w:r w:rsidRPr="003D7456">
        <w:t xml:space="preserve">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981E25">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981E25">
      <w:pPr>
        <w:pStyle w:val="Heading2"/>
      </w:pPr>
      <w:bookmarkStart w:id="4" w:name="_ne6ly7shwlla" w:colFirst="0" w:colLast="0"/>
      <w:bookmarkEnd w:id="4"/>
      <w:r w:rsidRPr="003D7456">
        <w:lastRenderedPageBreak/>
        <w:t>Rule-of-thumb thresholds</w:t>
      </w:r>
    </w:p>
    <w:p w14:paraId="770756A3" w14:textId="1D35ABF1" w:rsidR="00EA61B4" w:rsidRPr="003D7456" w:rsidRDefault="00000000" w:rsidP="00981E25">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Nonetheless, their book remains a highly 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981E25">
      <w:pPr>
        <w:pStyle w:val="Heading2"/>
      </w:pPr>
      <w:bookmarkStart w:id="5" w:name="_omhhqd1h1c7v" w:colFirst="0" w:colLast="0"/>
      <w:bookmarkEnd w:id="5"/>
      <w:r w:rsidRPr="003D7456">
        <w:t>Publication bias and hacking</w:t>
      </w:r>
    </w:p>
    <w:p w14:paraId="0B894336" w14:textId="2A02D03F" w:rsidR="00EA61B4" w:rsidRPr="003D7456" w:rsidRDefault="00000000" w:rsidP="00981E25">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xml:space="preserve">. One way in which hacking of metrics can become apparent, is when the distribution of the metric in aggregate deviates from plausible statistical </w:t>
      </w:r>
      <w:r w:rsidRPr="003D7456">
        <w:lastRenderedPageBreak/>
        <w:t>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981E25">
      <w:pPr>
        <w:pStyle w:val="Heading2"/>
      </w:pPr>
      <w:bookmarkStart w:id="6" w:name="_7gs65ogkzr1g" w:colFirst="0" w:colLast="0"/>
      <w:bookmarkEnd w:id="6"/>
      <w:r w:rsidRPr="003D7456">
        <w:t>The current research</w:t>
      </w:r>
    </w:p>
    <w:p w14:paraId="690B4F40" w14:textId="226F0D40" w:rsidR="00EA61B4" w:rsidRPr="003D7456" w:rsidRDefault="00000000" w:rsidP="00981E25">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9">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35384514" w14:textId="77777777" w:rsidR="00EA09AE" w:rsidRDefault="00EA09AE" w:rsidP="00EA09AE">
      <w:pPr>
        <w:pStyle w:val="Heading1"/>
        <w:rPr>
          <w:lang w:val="en-IE"/>
        </w:rPr>
      </w:pPr>
      <w:bookmarkStart w:id="7" w:name="_bpbpfxk40cq1" w:colFirst="0" w:colLast="0"/>
      <w:bookmarkEnd w:id="7"/>
      <w:r>
        <w:rPr>
          <w:lang w:val="en-IE"/>
        </w:rPr>
        <w:t>Disclosures</w:t>
      </w:r>
    </w:p>
    <w:p w14:paraId="4ABED0A1" w14:textId="77777777" w:rsidR="00EA09AE" w:rsidRDefault="00EA09AE" w:rsidP="00EA09AE">
      <w:pPr>
        <w:pStyle w:val="Heading2"/>
        <w:rPr>
          <w:lang w:val="en-IE"/>
        </w:rPr>
      </w:pPr>
      <w:r>
        <w:rPr>
          <w:lang w:val="en-IE"/>
        </w:rPr>
        <w:t>Preregistration</w:t>
      </w:r>
    </w:p>
    <w:p w14:paraId="15568B74" w14:textId="77777777" w:rsidR="00EA09AE" w:rsidRPr="00ED2B00" w:rsidRDefault="00EA09AE" w:rsidP="00EA09AE">
      <w:pPr>
        <w:rPr>
          <w:lang w:val="en-IE"/>
        </w:rPr>
      </w:pPr>
      <w:r>
        <w:rPr>
          <w:lang w:val="en-IE"/>
        </w:rPr>
        <w:t>The analysis of the I/O dataset was preregistered (</w:t>
      </w:r>
      <w:hyperlink r:id="rId20" w:history="1">
        <w:r>
          <w:rPr>
            <w:rStyle w:val="Hyperlink"/>
            <w:lang w:val="en-IE"/>
          </w:rPr>
          <w:t>osf.io/</w:t>
        </w:r>
        <w:proofErr w:type="spellStart"/>
        <w:r>
          <w:rPr>
            <w:rStyle w:val="Hyperlink"/>
            <w:lang w:val="en-IE"/>
          </w:rPr>
          <w:t>rftvq</w:t>
        </w:r>
        <w:proofErr w:type="spellEnd"/>
      </w:hyperlink>
      <w:r>
        <w:rPr>
          <w:lang w:val="en-IE"/>
        </w:rPr>
        <w:t xml:space="preserve">) using the analytic strategy, R code, and kernel smoothing bandwidth observed in the Psychology dataset. </w:t>
      </w:r>
    </w:p>
    <w:p w14:paraId="3430A840" w14:textId="77777777" w:rsidR="00EA09AE" w:rsidRDefault="00EA09AE" w:rsidP="00EA09AE">
      <w:pPr>
        <w:pStyle w:val="Heading2"/>
        <w:rPr>
          <w:lang w:val="en-IE"/>
        </w:rPr>
      </w:pPr>
      <w:r>
        <w:rPr>
          <w:lang w:val="en-IE"/>
        </w:rPr>
        <w:lastRenderedPageBreak/>
        <w:t>Data, materials, and online resources</w:t>
      </w:r>
    </w:p>
    <w:p w14:paraId="49B36130" w14:textId="77777777" w:rsidR="00EA09AE" w:rsidRPr="003B29E8" w:rsidRDefault="00EA09AE" w:rsidP="00EA09AE">
      <w:pPr>
        <w:rPr>
          <w:lang w:val="en-IE"/>
        </w:rPr>
      </w:pPr>
      <w:r>
        <w:rPr>
          <w:lang w:val="en-IE"/>
        </w:rPr>
        <w:t>A Supplementary Materials document that includes attentional notes, tables and figures referenced in this manuscript is available (</w:t>
      </w:r>
      <w:hyperlink r:id="rId21" w:history="1">
        <w:r w:rsidRPr="00022206">
          <w:rPr>
            <w:rStyle w:val="Hyperlink"/>
            <w:lang w:val="en-IE"/>
          </w:rPr>
          <w:t>https://osf.io/5xzy4</w:t>
        </w:r>
      </w:hyperlink>
      <w:r>
        <w:rPr>
          <w:lang w:val="en-IE"/>
        </w:rPr>
        <w:t>). All processed data and code are also available (</w:t>
      </w:r>
      <w:hyperlink r:id="rId22" w:history="1">
        <w:r>
          <w:rPr>
            <w:rStyle w:val="Hyperlink"/>
            <w:lang w:val="en-IE"/>
          </w:rPr>
          <w:t>osf.io/pe3t7</w:t>
        </w:r>
      </w:hyperlink>
      <w:r>
        <w:rPr>
          <w:lang w:val="en-IE"/>
        </w:rPr>
        <w:t xml:space="preserve">). Raw data for the Psychology dataset (i.e., the full texts of APA articles) are not available due to copyright and a data sharing agreement. Raw data for the I/O dataset (i.e., the </w:t>
      </w:r>
      <w:proofErr w:type="spellStart"/>
      <w:r>
        <w:rPr>
          <w:lang w:val="en-IE"/>
        </w:rPr>
        <w:t>metaBUS</w:t>
      </w:r>
      <w:proofErr w:type="spellEnd"/>
      <w:r>
        <w:rPr>
          <w:lang w:val="en-IE"/>
        </w:rPr>
        <w:t xml:space="preserve"> dataset) are not included in our OSF project, but can be requested from the </w:t>
      </w:r>
      <w:proofErr w:type="spellStart"/>
      <w:r>
        <w:rPr>
          <w:lang w:val="en-IE"/>
        </w:rPr>
        <w:t>metaBUS</w:t>
      </w:r>
      <w:proofErr w:type="spellEnd"/>
      <w:r>
        <w:rPr>
          <w:lang w:val="en-IE"/>
        </w:rPr>
        <w:t xml:space="preserve"> organisers directly (see </w:t>
      </w:r>
      <w:hyperlink r:id="rId23" w:history="1">
        <w:r>
          <w:rPr>
            <w:rStyle w:val="Hyperlink"/>
            <w:lang w:val="en-IE"/>
          </w:rPr>
          <w:t>metabus.org</w:t>
        </w:r>
      </w:hyperlink>
      <w:r>
        <w:rPr>
          <w:lang w:val="en-IE"/>
        </w:rPr>
        <w:t xml:space="preserve">).  </w:t>
      </w:r>
    </w:p>
    <w:p w14:paraId="01A44249" w14:textId="77777777" w:rsidR="00EA09AE" w:rsidRDefault="00EA09AE" w:rsidP="00EA09AE">
      <w:pPr>
        <w:pStyle w:val="Heading2"/>
        <w:rPr>
          <w:lang w:val="en-IE"/>
        </w:rPr>
      </w:pPr>
      <w:r>
        <w:rPr>
          <w:lang w:val="en-IE"/>
        </w:rPr>
        <w:t>Reporting</w:t>
      </w:r>
    </w:p>
    <w:p w14:paraId="158FA7D0" w14:textId="77777777" w:rsidR="00EA09AE" w:rsidRPr="000C1C04" w:rsidRDefault="00EA09AE" w:rsidP="00EA09AE">
      <w:pPr>
        <w:rPr>
          <w:lang w:val="en-IE"/>
        </w:rPr>
      </w:pPr>
      <w:r w:rsidRPr="0069022F">
        <w:rPr>
          <w:lang w:val="en-IE"/>
        </w:rPr>
        <w:t>We report how we determined our sample size, all data exclusions, all manipulations, and all measures in the study</w:t>
      </w:r>
      <w:r>
        <w:rPr>
          <w:lang w:val="en-IE"/>
        </w:rPr>
        <w:t>.</w:t>
      </w:r>
    </w:p>
    <w:p w14:paraId="4325A05E" w14:textId="77777777" w:rsidR="00EA09AE" w:rsidRDefault="00EA09AE" w:rsidP="00EA09AE">
      <w:pPr>
        <w:pStyle w:val="Heading2"/>
        <w:rPr>
          <w:lang w:val="en-IE"/>
        </w:rPr>
      </w:pPr>
      <w:r>
        <w:rPr>
          <w:lang w:val="en-IE"/>
        </w:rPr>
        <w:t>Ethical approval</w:t>
      </w:r>
    </w:p>
    <w:p w14:paraId="53E5E2BD" w14:textId="0A7EB31A" w:rsidR="00EA09AE" w:rsidRPr="00EA09AE" w:rsidRDefault="00E276AD" w:rsidP="00EA09AE">
      <w:pPr>
        <w:rPr>
          <w:lang w:val="en-IE"/>
        </w:rPr>
      </w:pPr>
      <w:r>
        <w:rPr>
          <w:lang w:val="en-IE"/>
        </w:rPr>
        <w:t>Ethical</w:t>
      </w:r>
      <w:r w:rsidR="00EA09AE">
        <w:rPr>
          <w:lang w:val="en-IE"/>
        </w:rPr>
        <w:t xml:space="preserve"> review was not required: these studies analyse data extracted from published literature. </w:t>
      </w:r>
    </w:p>
    <w:p w14:paraId="71EC4AE6" w14:textId="0548C623" w:rsidR="00EA61B4" w:rsidRPr="003D7456" w:rsidRDefault="00000000" w:rsidP="00981E25">
      <w:pPr>
        <w:pStyle w:val="Heading1"/>
      </w:pPr>
      <w:r w:rsidRPr="003D7456">
        <w:t>Method</w:t>
      </w:r>
    </w:p>
    <w:p w14:paraId="1102550A" w14:textId="77777777" w:rsidR="00EA61B4" w:rsidRPr="003D7456" w:rsidRDefault="00000000" w:rsidP="00981E25">
      <w:pPr>
        <w:pStyle w:val="Heading2"/>
      </w:pPr>
      <w:bookmarkStart w:id="8" w:name="_qtfg1n3xljr7" w:colFirst="0" w:colLast="0"/>
      <w:bookmarkEnd w:id="8"/>
      <w:r w:rsidRPr="003D7456">
        <w:t>Transparency statement</w:t>
      </w:r>
    </w:p>
    <w:p w14:paraId="28E6EBB2" w14:textId="77777777" w:rsidR="00DC2570" w:rsidRPr="003D7456" w:rsidRDefault="00DC2570" w:rsidP="00DC2570">
      <w:bookmarkStart w:id="9" w:name="_mgq9r97k3yug" w:colFirst="0" w:colLast="0"/>
      <w:bookmarkEnd w:id="9"/>
      <w:r w:rsidRPr="003D7456">
        <w:t>All code, processed data, and preregistration are available (</w:t>
      </w:r>
      <w:hyperlink r:id="rId24">
        <w:r w:rsidRPr="003D7456">
          <w:rPr>
            <w:color w:val="1155CC"/>
            <w:u w:val="single"/>
          </w:rPr>
          <w:t>o</w:t>
        </w:r>
      </w:hyperlink>
      <w:hyperlink r:id="rId25">
        <w:r w:rsidRPr="003D7456">
          <w:rPr>
            <w:color w:val="1155CC"/>
            <w:u w:val="single"/>
          </w:rPr>
          <w:t>sf.io/pe3t7</w:t>
        </w:r>
      </w:hyperlink>
      <w:r w:rsidRPr="003D7456">
        <w:t>)</w:t>
      </w:r>
      <w:r>
        <w:t xml:space="preserve"> along with a Supplementary Materials document (</w:t>
      </w:r>
      <w:hyperlink r:id="rId26" w:history="1">
        <w:r w:rsidRPr="00992FFB">
          <w:rPr>
            <w:rStyle w:val="Hyperlink"/>
          </w:rPr>
          <w:t>osf.io/5xzy4</w:t>
        </w:r>
      </w:hyperlink>
      <w:r>
        <w:rPr>
          <w:color w:val="000000" w:themeColor="text1"/>
        </w:rPr>
        <w:t>).</w:t>
      </w:r>
    </w:p>
    <w:p w14:paraId="0B5B3116" w14:textId="77777777" w:rsidR="00EA61B4" w:rsidRPr="003D7456" w:rsidRDefault="00000000" w:rsidP="00981E25">
      <w:pPr>
        <w:pStyle w:val="Heading2"/>
      </w:pPr>
      <w:r w:rsidRPr="003D7456">
        <w:t xml:space="preserve">Data sources </w:t>
      </w:r>
    </w:p>
    <w:p w14:paraId="4476CF9D" w14:textId="1EB8E7BE" w:rsidR="00EA61B4" w:rsidRPr="003D7456" w:rsidRDefault="00000000" w:rsidP="00981E25">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w:t>
      </w:r>
      <w:r w:rsidRPr="003D7456">
        <w:lastRenderedPageBreak/>
        <w:t xml:space="preserve">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7DB251F9" w:rsidR="00EA61B4" w:rsidRPr="003D7456" w:rsidRDefault="00000000" w:rsidP="00981E25">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w:t>
      </w:r>
      <w:r w:rsidR="00B93623">
        <w:t xml:space="preserve"> </w:t>
      </w:r>
      <w:hyperlink r:id="rId27" w:history="1">
        <w:r w:rsidR="00B93623" w:rsidRPr="00992FFB">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981E25">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lastRenderedPageBreak/>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981E25">
      <w:pPr>
        <w:pStyle w:val="Heading2"/>
      </w:pPr>
      <w:bookmarkStart w:id="10" w:name="_w353rw1h0hve" w:colFirst="0" w:colLast="0"/>
      <w:bookmarkEnd w:id="10"/>
      <w:r w:rsidRPr="003D7456">
        <w:t>Data extraction</w:t>
      </w:r>
    </w:p>
    <w:p w14:paraId="72F8DA29" w14:textId="77777777" w:rsidR="00EA61B4" w:rsidRPr="003D7456" w:rsidRDefault="00000000" w:rsidP="00981E25">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981E25">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981E25">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78509232" w:rsidR="00EA61B4" w:rsidRPr="00C155AF" w:rsidRDefault="00000000" w:rsidP="00981E25">
      <w:r w:rsidRPr="003D7456">
        <w:lastRenderedPageBreak/>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w:t>
      </w:r>
      <w:r w:rsidR="00884BC8">
        <w:t xml:space="preserve"> (</w:t>
      </w:r>
      <w:hyperlink r:id="rId28" w:history="1">
        <w:r w:rsidR="00884BC8">
          <w:rPr>
            <w:rStyle w:val="Hyperlink"/>
          </w:rPr>
          <w:t>osf.io/pe3t7</w:t>
        </w:r>
      </w:hyperlink>
      <w:r w:rsidR="00884BC8">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981E25">
      <w:pPr>
        <w:pStyle w:val="Heading3"/>
      </w:pPr>
      <w:bookmarkStart w:id="12" w:name="_sbp6sbuqybe7" w:colFirst="0" w:colLast="0"/>
      <w:bookmarkEnd w:id="12"/>
      <w:r w:rsidRPr="003D7456">
        <w:t>Industrial-Organizational (I/O) dataset</w:t>
      </w:r>
    </w:p>
    <w:p w14:paraId="62C4B6FA" w14:textId="22B406B8" w:rsidR="00EA61B4" w:rsidRPr="003D7456" w:rsidRDefault="00000000" w:rsidP="00981E25">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w:t>
      </w:r>
      <w:r w:rsidRPr="003D7456">
        <w:lastRenderedPageBreak/>
        <w:t>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981E25">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981E25">
      <w:pPr>
        <w:pStyle w:val="Heading2"/>
      </w:pPr>
      <w:r w:rsidRPr="003D7456">
        <w:t>Analytic strategy</w:t>
      </w:r>
    </w:p>
    <w:p w14:paraId="43B2F6AC" w14:textId="470AB606" w:rsidR="00EA61B4" w:rsidRDefault="0050178E" w:rsidP="00797E96">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r w:rsidR="008E1261" w:rsidRPr="003D7456">
        <w:t>sample of α</w:t>
      </w:r>
      <w:r w:rsidR="008E1261" w:rsidDel="00455E5A">
        <w:t xml:space="preserve"> </w:t>
      </w:r>
      <w:r w:rsidR="008E1261" w:rsidRPr="003D7456">
        <w:t>values should follow a smooth (albeit unknown) distribution. Deflections from such a distribution, especially at a small number of a priori points (i.e., commonly used thresholds), would represent evidence that reported α</w:t>
      </w:r>
      <w:r w:rsidR="008E1261" w:rsidDel="00455E5A">
        <w:t xml:space="preserve"> </w:t>
      </w:r>
      <w:r w:rsidR="008E1261" w:rsidRPr="003D7456">
        <w:t>values are being influenced by some other variable (e.g., α-hacking). On</w:t>
      </w:r>
      <w:r w:rsidR="008E1261">
        <w:t xml:space="preserve"> </w:t>
      </w:r>
      <w:r w:rsidR="008E1261" w:rsidRPr="003D7456">
        <w:t xml:space="preserve">the basis that previous work examining the prevalence of barely-significant </w:t>
      </w:r>
      <w:r w:rsidR="008E1261" w:rsidRPr="003D7456">
        <w:rPr>
          <w:i/>
        </w:rPr>
        <w:t>p</w:t>
      </w:r>
      <w:r w:rsidR="008E1261" w:rsidRPr="003D7456">
        <w:t xml:space="preserve"> values employed caliper tests, we also report </w:t>
      </w:r>
      <w:r w:rsidR="008E1261" w:rsidRPr="003D7456">
        <w:lastRenderedPageBreak/>
        <w:t xml:space="preserve">them as robustness tests </w:t>
      </w:r>
      <w:r w:rsidR="008E1261" w:rsidRPr="003D7456">
        <w:fldChar w:fldCharType="begin"/>
      </w:r>
      <w:r w:rsidR="008E1261"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8E1261" w:rsidRPr="003D7456">
        <w:fldChar w:fldCharType="separate"/>
      </w:r>
      <w:r w:rsidR="008E1261" w:rsidRPr="003D7456">
        <w:t>(e.g., Hartgerink et al., 2016)</w:t>
      </w:r>
      <w:r w:rsidR="008E1261" w:rsidRPr="003D7456">
        <w:fldChar w:fldCharType="end"/>
      </w:r>
      <w:r w:rsidR="008E1261" w:rsidRPr="003D7456">
        <w:t xml:space="preserve">. Only the kernel smoothing approach in the I/O dataset was </w:t>
      </w:r>
      <w:r w:rsidR="00797E96">
        <w:t>preregistered.</w:t>
      </w:r>
    </w:p>
    <w:p w14:paraId="00F5D3FC" w14:textId="564CD150" w:rsidR="00797E96" w:rsidRPr="003D7456" w:rsidRDefault="00797E96" w:rsidP="00797E96">
      <w:pPr>
        <w:pStyle w:val="Heading1"/>
      </w:pPr>
      <w:r>
        <w:t>Results</w:t>
      </w:r>
    </w:p>
    <w:p w14:paraId="43ADF3AF" w14:textId="77777777" w:rsidR="00EA61B4" w:rsidRPr="003D7456" w:rsidRDefault="00000000" w:rsidP="00981E25">
      <w:pPr>
        <w:pStyle w:val="Heading2"/>
      </w:pPr>
      <w:bookmarkStart w:id="13" w:name="_yml1al98yoq5" w:colFirst="0" w:colLast="0"/>
      <w:bookmarkEnd w:id="13"/>
      <w:r w:rsidRPr="003D7456">
        <w:t>Kernel smoothing</w:t>
      </w:r>
    </w:p>
    <w:p w14:paraId="036A5A31" w14:textId="46F4A115" w:rsidR="00EA61B4" w:rsidRPr="003D7456" w:rsidRDefault="00000000" w:rsidP="00981E25">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38A9D543" w:rsidR="003B41E0" w:rsidRDefault="00000000" w:rsidP="00CA5970">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w:t>
      </w:r>
      <w:r w:rsidRPr="003D7456">
        <w:lastRenderedPageBreak/>
        <w:t xml:space="preserve">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r w:rsidR="005F525D" w:rsidRPr="003D7456">
        <w:t>be found are colored in blue and non-thresholds are in gray.</w:t>
      </w:r>
    </w:p>
    <w:p w14:paraId="23909EFB" w14:textId="77777777" w:rsidR="00A9360E" w:rsidRPr="003D7456" w:rsidRDefault="00A9360E" w:rsidP="00A9360E">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7E2FB6E1" w14:textId="77777777" w:rsidR="00A9360E" w:rsidRDefault="00A9360E" w:rsidP="00A9360E">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Pr="003D7456">
        <w:t>(Hothorn et al., 2021)</w:t>
      </w:r>
      <w:r w:rsidRPr="003D7456">
        <w:fldChar w:fldCharType="end"/>
      </w:r>
      <w:r w:rsidRPr="003D7456">
        <w:t>. The magnitude of the excesses or deficits (i.e., the residuals) was quantified by converting the observed and predicted counts to proportions.</w:t>
      </w:r>
    </w:p>
    <w:p w14:paraId="0787E2AF" w14:textId="77777777" w:rsidR="00A9360E" w:rsidRPr="003D7456" w:rsidRDefault="00A9360E" w:rsidP="00A9360E">
      <w:bookmarkStart w:id="14" w:name="_xa1ljne7d16i" w:colFirst="0" w:colLast="0"/>
      <w:bookmarkEnd w:id="14"/>
      <w:r w:rsidRPr="003D7456">
        <w:t>Tests of the first hypothesis in each dataset compared the .70 bin against all other bins. In the psychology dataset, a 1</w:t>
      </w:r>
      <w:r>
        <w:t>4</w:t>
      </w:r>
      <w:r w:rsidRPr="003D7456">
        <w:t>% excess of</w:t>
      </w:r>
      <w:r w:rsidRPr="00490415">
        <w:t xml:space="preserve"> α</w:t>
      </w:r>
      <w:r w:rsidRPr="00490415" w:rsidDel="00490415">
        <w:t xml:space="preserve"> </w:t>
      </w:r>
      <w:r w:rsidRPr="003D7456">
        <w:t xml:space="preserve">values of .70 relative to other values was found, </w:t>
      </w:r>
      <w:r w:rsidRPr="003D7456">
        <w:rPr>
          <w:i/>
        </w:rPr>
        <w:t>Z</w:t>
      </w:r>
      <w:r w:rsidRPr="003D7456">
        <w:t xml:space="preserve"> = </w:t>
      </w:r>
      <w:r w:rsidRPr="005416E8">
        <w:t xml:space="preserve">3.15, </w:t>
      </w:r>
      <w:r w:rsidRPr="005416E8">
        <w:rPr>
          <w:i/>
          <w:iCs/>
        </w:rPr>
        <w:t>p</w:t>
      </w:r>
      <w:r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Pr="002417E4">
        <w:t xml:space="preserve">3.94, </w:t>
      </w:r>
      <w:r w:rsidRPr="002417E4">
        <w:rPr>
          <w:i/>
          <w:iCs/>
        </w:rPr>
        <w:t>p</w:t>
      </w:r>
      <w:r w:rsidRPr="002417E4">
        <w:t xml:space="preserve"> = .0003</w:t>
      </w:r>
      <w:r>
        <w:t>5</w:t>
      </w:r>
      <w:r w:rsidRPr="003D7456">
        <w:t xml:space="preserve">, with an excess at .80 = </w:t>
      </w:r>
      <w:r>
        <w:t>3</w:t>
      </w:r>
      <w:r w:rsidRPr="003D7456">
        <w:t xml:space="preserve">%, and at .90 = </w:t>
      </w:r>
      <w:r>
        <w:t>3</w:t>
      </w:r>
      <w:r w:rsidRPr="003D7456">
        <w:t xml:space="preserve">%. </w:t>
      </w:r>
    </w:p>
    <w:p w14:paraId="030FFA51" w14:textId="77777777" w:rsidR="00A9360E" w:rsidRPr="003D7456" w:rsidRDefault="00A9360E" w:rsidP="00A9360E">
      <w:r w:rsidRPr="003D7456">
        <w:t>Both of these effects were found to generalize to the I/O dataset, for which we preregistered verbal hypotheses and the code implementations of their inference tests. The test of the first hypothesis found a 14% excess of</w:t>
      </w:r>
      <w:r w:rsidRPr="00AF4D95">
        <w:t xml:space="preserve"> α</w:t>
      </w:r>
      <w:r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w:t>
      </w:r>
      <w:r w:rsidRPr="003D7456">
        <w:lastRenderedPageBreak/>
        <w:t xml:space="preserve">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3338D2A9" w14:textId="72EA445F" w:rsidR="005F525D" w:rsidRDefault="009414B7" w:rsidP="009414B7">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t>2</w:t>
      </w:r>
      <w:r w:rsidRPr="003D7456">
        <w:t xml:space="preserve">S </w:t>
      </w:r>
      <w:r>
        <w:t xml:space="preserve">and Figure 2S </w:t>
      </w:r>
      <w:r w:rsidRPr="003D7456">
        <w:t>in the Supplementary Materials.</w:t>
      </w:r>
    </w:p>
    <w:p w14:paraId="25F65DFC" w14:textId="77777777" w:rsidR="005F525D" w:rsidRPr="003D7456" w:rsidRDefault="005F525D" w:rsidP="005F525D">
      <w:pPr>
        <w:pStyle w:val="Heading2"/>
      </w:pPr>
      <w:r w:rsidRPr="003D7456">
        <w:t>Figure 1. Observed counts of</w:t>
      </w:r>
      <w:r w:rsidRPr="007466F4">
        <w:t xml:space="preserve"> α</w:t>
      </w:r>
      <w:r w:rsidRPr="003D7456">
        <w:t xml:space="preserve"> values with kernel smoothing (upper panel) and residuals (lower panel) in the psychology dataset.</w:t>
      </w:r>
    </w:p>
    <w:p w14:paraId="7780560C" w14:textId="77777777" w:rsidR="005F525D" w:rsidRPr="00143E09" w:rsidRDefault="005F525D" w:rsidP="00C04BED">
      <w:pPr>
        <w:ind w:firstLine="0"/>
        <w:jc w:val="center"/>
      </w:pPr>
      <w:r>
        <w:rPr>
          <w:noProof/>
        </w:rPr>
        <w:drawing>
          <wp:inline distT="0" distB="0" distL="0" distR="0" wp14:anchorId="117211D5" wp14:editId="2DD147E3">
            <wp:extent cx="4547286" cy="34104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a:extLst>
                        <a:ext uri="{28A0092B-C50C-407E-A947-70E740481C1C}">
                          <a14:useLocalDpi xmlns:a14="http://schemas.microsoft.com/office/drawing/2010/main" val="0"/>
                        </a:ext>
                      </a:extLst>
                    </a:blip>
                    <a:stretch>
                      <a:fillRect/>
                    </a:stretch>
                  </pic:blipFill>
                  <pic:spPr>
                    <a:xfrm>
                      <a:off x="0" y="0"/>
                      <a:ext cx="4606583" cy="3454938"/>
                    </a:xfrm>
                    <a:prstGeom prst="rect">
                      <a:avLst/>
                    </a:prstGeom>
                  </pic:spPr>
                </pic:pic>
              </a:graphicData>
            </a:graphic>
          </wp:inline>
        </w:drawing>
      </w:r>
    </w:p>
    <w:p w14:paraId="08F488F3" w14:textId="0D19D624" w:rsidR="005F525D" w:rsidRDefault="005F525D" w:rsidP="00981E25">
      <w:pPr>
        <w:sectPr w:rsidR="005F525D" w:rsidSect="00164FB6">
          <w:type w:val="continuous"/>
          <w:pgSz w:w="11906" w:h="16838"/>
          <w:pgMar w:top="1440" w:right="1440" w:bottom="1440" w:left="1440" w:header="720" w:footer="720" w:gutter="0"/>
          <w:pgNumType w:start="1"/>
          <w:cols w:space="350"/>
          <w:titlePg/>
          <w15:footnoteColumns w:val="1"/>
        </w:sectPr>
      </w:pPr>
    </w:p>
    <w:p w14:paraId="3611B2C9" w14:textId="77116181" w:rsidR="003B41E0" w:rsidRPr="003D7456" w:rsidRDefault="003B41E0" w:rsidP="00981E25">
      <w:pPr>
        <w:pStyle w:val="Heading2"/>
      </w:pPr>
      <w:r w:rsidRPr="003D7456">
        <w:lastRenderedPageBreak/>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C04BED">
      <w:pPr>
        <w:ind w:firstLine="0"/>
        <w:jc w:val="center"/>
      </w:pPr>
      <w:r>
        <w:rPr>
          <w:noProof/>
        </w:rPr>
        <w:drawing>
          <wp:inline distT="0" distB="0" distL="0" distR="0" wp14:anchorId="30D647BC" wp14:editId="11623AD5">
            <wp:extent cx="4555524" cy="341664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tretch>
                      <a:fillRect/>
                    </a:stretch>
                  </pic:blipFill>
                  <pic:spPr>
                    <a:xfrm>
                      <a:off x="0" y="0"/>
                      <a:ext cx="4639635" cy="3479726"/>
                    </a:xfrm>
                    <a:prstGeom prst="rect">
                      <a:avLst/>
                    </a:prstGeom>
                  </pic:spPr>
                </pic:pic>
              </a:graphicData>
            </a:graphic>
          </wp:inline>
        </w:drawing>
      </w:r>
    </w:p>
    <w:p w14:paraId="29BB2832" w14:textId="77777777" w:rsidR="003B41E0" w:rsidRPr="003D7456" w:rsidRDefault="003B41E0" w:rsidP="00981E25"/>
    <w:p w14:paraId="28368DC6" w14:textId="77777777" w:rsidR="003B41E0" w:rsidRDefault="003B41E0" w:rsidP="00981E25">
      <w:pPr>
        <w:sectPr w:rsidR="003B41E0" w:rsidSect="00164FB6">
          <w:type w:val="continuous"/>
          <w:pgSz w:w="11906" w:h="16838"/>
          <w:pgMar w:top="1440" w:right="1440" w:bottom="1440" w:left="1440" w:header="720" w:footer="720" w:gutter="0"/>
          <w:pgNumType w:start="1"/>
          <w:cols w:space="350"/>
          <w:titlePg/>
          <w15:footnoteColumns w:val="1"/>
        </w:sectPr>
      </w:pPr>
    </w:p>
    <w:p w14:paraId="41614755" w14:textId="77777777" w:rsidR="00EA61B4" w:rsidRPr="003D7456" w:rsidRDefault="00000000" w:rsidP="00981E25">
      <w:pPr>
        <w:pStyle w:val="Heading3"/>
      </w:pPr>
      <w:bookmarkStart w:id="15" w:name="_vbdxjfj8vy0g" w:colFirst="0" w:colLast="0"/>
      <w:bookmarkEnd w:id="15"/>
      <w:r w:rsidRPr="003D7456">
        <w:t>Influence of construct frequency</w:t>
      </w:r>
    </w:p>
    <w:p w14:paraId="4BFA5FB2" w14:textId="125B59CE" w:rsidR="00EA61B4" w:rsidRPr="003D7456" w:rsidRDefault="00000000" w:rsidP="00981E25">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S in the 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w:t>
      </w:r>
      <w:r w:rsidRPr="003D7456">
        <w:lastRenderedPageBreak/>
        <w:t xml:space="preserve">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981E25">
      <w:pPr>
        <w:pStyle w:val="Heading2"/>
      </w:pPr>
      <w:bookmarkStart w:id="16" w:name="_bbpjqctlzkyh" w:colFirst="0" w:colLast="0"/>
      <w:bookmarkStart w:id="17" w:name="_73i6ww4rkxi1" w:colFirst="0" w:colLast="0"/>
      <w:bookmarkStart w:id="18" w:name="_iv46fc8f2ti" w:colFirst="0" w:colLast="0"/>
      <w:bookmarkEnd w:id="16"/>
      <w:bookmarkEnd w:id="17"/>
      <w:bookmarkEnd w:id="18"/>
      <w:r w:rsidRPr="003D7456">
        <w:t>Caliper tests</w:t>
      </w:r>
    </w:p>
    <w:p w14:paraId="42FABC93" w14:textId="60DF7B06" w:rsidR="00EA61B4" w:rsidRPr="003D7456" w:rsidRDefault="00000000" w:rsidP="00981E25">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981E25">
      <w:pPr>
        <w:pStyle w:val="Heading1"/>
      </w:pPr>
      <w:bookmarkStart w:id="19" w:name="_81oqxqnad9tr" w:colFirst="0" w:colLast="0"/>
      <w:bookmarkEnd w:id="19"/>
      <w:r w:rsidRPr="003D7456">
        <w:t>Discussion</w:t>
      </w:r>
    </w:p>
    <w:p w14:paraId="1E219A8E" w14:textId="643DB5E5" w:rsidR="00EA61B4" w:rsidRPr="003D7456" w:rsidRDefault="00000000" w:rsidP="00981E25">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981E25">
      <w:r w:rsidRPr="00966BB3">
        <w:lastRenderedPageBreak/>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981E25">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values. We do not want 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xml:space="preserve">. One piece of evidence for </w:t>
      </w:r>
      <w:r w:rsidRPr="00966BB3">
        <w:lastRenderedPageBreak/>
        <w:t>hacking was the noticeable deficit of values at .69 (see Figures 1 and 2), as it seems implausible that editors and reviewers would discriminate against .69 more than .68.</w:t>
      </w:r>
    </w:p>
    <w:p w14:paraId="25073B6E" w14:textId="5080D632" w:rsidR="003E0BDE" w:rsidRPr="00966BB3" w:rsidRDefault="00000000" w:rsidP="00981E25">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independent data.</w:t>
      </w:r>
      <w:r w:rsidR="003E0BDE" w:rsidRPr="00966BB3">
        <w:rPr>
          <w:rStyle w:val="FootnoteReference"/>
        </w:rPr>
        <w:footnoteReference w:id="1"/>
      </w:r>
      <w:r w:rsidRPr="00966BB3">
        <w:t xml:space="preserve"> The willingness to carry out such modifications is likely to be influenced by existing</w:t>
      </w:r>
      <w:r w:rsidR="00281705" w:rsidRPr="00966BB3">
        <w:t xml:space="preserve"> </w:t>
      </w:r>
      <w:r w:rsidRPr="00966BB3">
        <w:t>incentives (e.g., to report reliability exceeding common thresholds).</w:t>
      </w:r>
      <w:r w:rsidR="003E0BDE" w:rsidRPr="00966BB3">
        <w:rPr>
          <w:rStyle w:val="FootnoteReference"/>
        </w:rPr>
        <w:footnoteReference w:id="2"/>
      </w:r>
    </w:p>
    <w:p w14:paraId="21BA3622" w14:textId="34B8C635" w:rsidR="00EA61B4" w:rsidRPr="00966BB3" w:rsidRDefault="00000000" w:rsidP="00981E25">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increased transparency about which analyses were planned (e.g., through preregistration) and which were data-dependent. </w:t>
      </w:r>
    </w:p>
    <w:p w14:paraId="7FBB731D" w14:textId="26B0AEF0" w:rsidR="00EA61B4" w:rsidRDefault="00000000" w:rsidP="00981E25">
      <w:r w:rsidRPr="00966BB3">
        <w:lastRenderedPageBreak/>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981E25">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However, ad-hoc measures and ad-hoc modifications to standardized measures may have more pernicious and 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Schmidt &amp; Hunter, 2015; Wiernik &amp; Dahlke, 2020)</w:t>
      </w:r>
      <w:r w:rsidRPr="003D7456">
        <w:fldChar w:fldCharType="end"/>
      </w:r>
      <w:r w:rsidRPr="003D7456">
        <w:t xml:space="preserve">. </w:t>
      </w:r>
    </w:p>
    <w:p w14:paraId="6333E708" w14:textId="2EC5EF44" w:rsidR="00230A90" w:rsidRDefault="00230A90" w:rsidP="00981E25">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w:t>
      </w:r>
      <w:r w:rsidRPr="003D7456">
        <w:lastRenderedPageBreak/>
        <w:t xml:space="preserve">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3C57A9" w:rsidRDefault="00D9581E" w:rsidP="00981E25">
      <w:r w:rsidRPr="003C57A9">
        <w:t xml:space="preserve">It is worth considering </w:t>
      </w:r>
      <w:r w:rsidR="00E3121A" w:rsidRPr="003C57A9">
        <w:t xml:space="preserve">how our results </w:t>
      </w:r>
      <w:r w:rsidR="009E7D0B" w:rsidRPr="003C57A9">
        <w:t xml:space="preserve">can speak to </w:t>
      </w:r>
      <w:r w:rsidR="00E3121A" w:rsidRPr="003C57A9">
        <w:t xml:space="preserve">the </w:t>
      </w:r>
      <w:r w:rsidR="009E7D0B" w:rsidRPr="003C57A9">
        <w:t xml:space="preserve">potential </w:t>
      </w:r>
      <w:r w:rsidR="00795495" w:rsidRPr="003C57A9">
        <w:t xml:space="preserve">scale </w:t>
      </w:r>
      <w:r w:rsidRPr="003C57A9">
        <w:t xml:space="preserve">and severity of </w:t>
      </w:r>
      <w:r w:rsidR="00E3121A" w:rsidRPr="003C57A9">
        <w:t xml:space="preserve">any underlying </w:t>
      </w:r>
      <w:r w:rsidRPr="003C57A9">
        <w:t xml:space="preserve">distortions in reported </w:t>
      </w:r>
      <w:r w:rsidR="00795495" w:rsidRPr="003C57A9">
        <w:t xml:space="preserve">α </w:t>
      </w:r>
      <w:r w:rsidRPr="003C57A9">
        <w:t>values</w:t>
      </w:r>
      <w:r w:rsidR="00CE7CCB" w:rsidRPr="003C57A9">
        <w:t xml:space="preserve"> more generally</w:t>
      </w:r>
      <w:r w:rsidRPr="003C57A9">
        <w:t xml:space="preserve">. Our analyses can only detect distortions in </w:t>
      </w:r>
      <w:r w:rsidR="00795495" w:rsidRPr="003C57A9">
        <w:t xml:space="preserve">α </w:t>
      </w:r>
      <w:r w:rsidRPr="003C57A9">
        <w:t xml:space="preserve">values that produce an </w:t>
      </w:r>
      <w:r w:rsidR="00795495" w:rsidRPr="003C57A9">
        <w:t xml:space="preserve">α </w:t>
      </w:r>
      <w:r w:rsidRPr="003C57A9">
        <w:t xml:space="preserve">at </w:t>
      </w:r>
      <w:r w:rsidR="00E3121A" w:rsidRPr="003C57A9">
        <w:t>a given value</w:t>
      </w:r>
      <w:r w:rsidRPr="003C57A9">
        <w:t xml:space="preserve"> (</w:t>
      </w:r>
      <w:r w:rsidR="00795495" w:rsidRPr="003C57A9">
        <w:t xml:space="preserve">i.e., </w:t>
      </w:r>
      <w:r w:rsidRPr="003C57A9">
        <w:t>.70, .80, .90), but not those that overshoot th</w:t>
      </w:r>
      <w:r w:rsidR="00795495" w:rsidRPr="003C57A9">
        <w:t>ose</w:t>
      </w:r>
      <w:r w:rsidRPr="003C57A9">
        <w:t xml:space="preserve"> thresholds. For example, if a researcher were to inappropriately drop an item in order to increase in-sample </w:t>
      </w:r>
      <w:r w:rsidR="00795495" w:rsidRPr="003C57A9">
        <w:t xml:space="preserve">α </w:t>
      </w:r>
      <w:r w:rsidRPr="003C57A9">
        <w:t>from .66 to .72</w:t>
      </w:r>
      <w:r w:rsidR="00D744C3" w:rsidRPr="003C57A9">
        <w:t>,</w:t>
      </w:r>
      <w:r w:rsidRPr="003C57A9">
        <w:t xml:space="preserve"> this distortion would not be detected</w:t>
      </w:r>
      <w:r w:rsidR="008222CB" w:rsidRPr="003C57A9">
        <w:t xml:space="preserve"> as an excess</w:t>
      </w:r>
      <w:r w:rsidRPr="003C57A9">
        <w:t xml:space="preserve"> by our analyses.</w:t>
      </w:r>
      <w:r w:rsidR="00795495" w:rsidRPr="003C57A9">
        <w:t xml:space="preserve"> </w:t>
      </w:r>
      <w:r w:rsidR="008222CB" w:rsidRPr="003C57A9">
        <w:t xml:space="preserve">Equally, if many </w:t>
      </w:r>
      <w:r w:rsidR="00267F4F" w:rsidRPr="003C57A9">
        <w:t xml:space="preserve">reported </w:t>
      </w:r>
      <w:r w:rsidR="008222CB" w:rsidRPr="003C57A9">
        <w:t xml:space="preserve">α values </w:t>
      </w:r>
      <w:r w:rsidR="00267F4F" w:rsidRPr="003C57A9">
        <w:t xml:space="preserve">were upwardly biased from the .60s to the .70s, for example due to </w:t>
      </w:r>
      <w:r w:rsidR="008222CB" w:rsidRPr="003C57A9">
        <w:t xml:space="preserve">item dropping </w:t>
      </w:r>
      <w:r w:rsidR="00267F4F" w:rsidRPr="003C57A9">
        <w:t xml:space="preserve">or other forms of overfitting on in-sample data </w:t>
      </w:r>
      <w:r w:rsidR="00267F4F" w:rsidRPr="003C57A9">
        <w:fldChar w:fldCharType="begin"/>
      </w:r>
      <w:r w:rsidR="00267F4F" w:rsidRPr="003C57A9">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3C57A9">
        <w:fldChar w:fldCharType="separate"/>
      </w:r>
      <w:r w:rsidR="00267F4F" w:rsidRPr="003C57A9">
        <w:rPr>
          <w:noProof/>
        </w:rPr>
        <w:t>(see Cortina et al., 2020)</w:t>
      </w:r>
      <w:r w:rsidR="00267F4F" w:rsidRPr="003C57A9">
        <w:fldChar w:fldCharType="end"/>
      </w:r>
      <w:r w:rsidR="00267F4F" w:rsidRPr="003C57A9">
        <w:t xml:space="preserve">, </w:t>
      </w:r>
      <w:r w:rsidR="00C77384" w:rsidRPr="003C57A9">
        <w:t xml:space="preserve">our analyses </w:t>
      </w:r>
      <w:r w:rsidR="00267F4F" w:rsidRPr="003C57A9">
        <w:t>would not detect this</w:t>
      </w:r>
      <w:r w:rsidR="00241661" w:rsidRPr="003C57A9">
        <w:t xml:space="preserve"> as no comparisons are made against the (unknown) true distribution of α values. </w:t>
      </w:r>
      <w:r w:rsidR="009E7D0B" w:rsidRPr="003C57A9">
        <w:t xml:space="preserve">As such, our results may well represent just the tip of the iceberg of biases in reported α values. There are again </w:t>
      </w:r>
      <w:r w:rsidR="005350E3" w:rsidRPr="003C57A9">
        <w:t xml:space="preserve">useful </w:t>
      </w:r>
      <w:r w:rsidR="009E7D0B" w:rsidRPr="003C57A9">
        <w:t xml:space="preserve">links with the literature </w:t>
      </w:r>
      <w:r w:rsidR="005350E3" w:rsidRPr="003C57A9">
        <w:t xml:space="preserve">on biases in </w:t>
      </w:r>
      <w:r w:rsidR="00E51C82" w:rsidRPr="003C57A9">
        <w:t xml:space="preserve">reported </w:t>
      </w:r>
      <w:r w:rsidR="005350E3" w:rsidRPr="003C57A9">
        <w:rPr>
          <w:i/>
          <w:iCs/>
        </w:rPr>
        <w:t>p</w:t>
      </w:r>
      <w:r w:rsidR="005350E3" w:rsidRPr="003C57A9">
        <w:t xml:space="preserve"> values </w:t>
      </w:r>
      <w:r w:rsidR="009E7D0B" w:rsidRPr="003C57A9">
        <w:t xml:space="preserve">here: </w:t>
      </w:r>
      <w:r w:rsidR="005350E3" w:rsidRPr="003C57A9">
        <w:t xml:space="preserve">significant methodological investment has produced multiple methods by which </w:t>
      </w:r>
      <w:r w:rsidR="009E7D0B" w:rsidRPr="003C57A9">
        <w:t xml:space="preserve">we can detect </w:t>
      </w:r>
      <w:r w:rsidR="005350E3" w:rsidRPr="003C57A9">
        <w:t xml:space="preserve">and even partially correct for </w:t>
      </w:r>
      <w:r w:rsidR="005350E3" w:rsidRPr="003C57A9">
        <w:rPr>
          <w:i/>
          <w:iCs/>
        </w:rPr>
        <w:t>p</w:t>
      </w:r>
      <w:r w:rsidR="005350E3" w:rsidRPr="003C57A9">
        <w:t xml:space="preserve">-hacking and publication bias </w:t>
      </w:r>
      <w:r w:rsidR="009E7D0B" w:rsidRPr="003C57A9">
        <w:t xml:space="preserve">under certain assumptions, but </w:t>
      </w:r>
      <w:r w:rsidR="005350E3" w:rsidRPr="003C57A9">
        <w:t xml:space="preserve">our understanding of whether </w:t>
      </w:r>
      <w:r w:rsidR="009E7D0B" w:rsidRPr="003C57A9">
        <w:t>those assumptions hold up in real life</w:t>
      </w:r>
      <w:r w:rsidR="005350E3" w:rsidRPr="003C57A9">
        <w:t xml:space="preserve"> is at yet limited</w:t>
      </w:r>
      <w:r w:rsidR="009E7D0B" w:rsidRPr="003C57A9">
        <w:t xml:space="preserve"> </w:t>
      </w:r>
      <w:r w:rsidR="009E7D0B" w:rsidRPr="003C57A9">
        <w:fldChar w:fldCharType="begin"/>
      </w:r>
      <w:r w:rsidR="009E7D0B" w:rsidRPr="003C57A9">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3C57A9">
        <w:fldChar w:fldCharType="separate"/>
      </w:r>
      <w:r w:rsidR="009E7D0B" w:rsidRPr="003C57A9">
        <w:rPr>
          <w:noProof/>
        </w:rPr>
        <w:t>(Carter et al., 2019; Renkewitz &amp; Keiner, 2019)</w:t>
      </w:r>
      <w:r w:rsidR="009E7D0B" w:rsidRPr="003C57A9">
        <w:fldChar w:fldCharType="end"/>
      </w:r>
      <w:r w:rsidR="009E7D0B" w:rsidRPr="003C57A9">
        <w:t xml:space="preserve">. </w:t>
      </w:r>
    </w:p>
    <w:p w14:paraId="669FD42E" w14:textId="6B793738" w:rsidR="00D9581E" w:rsidRDefault="006E22EE" w:rsidP="00981E25">
      <w:r w:rsidRPr="003C57A9">
        <w:t>F</w:t>
      </w:r>
      <w:r w:rsidR="0025440D" w:rsidRPr="003C57A9">
        <w:t>urther</w:t>
      </w:r>
      <w:r w:rsidR="00267F4F" w:rsidRPr="003C57A9">
        <w:t xml:space="preserve"> research </w:t>
      </w:r>
      <w:r w:rsidRPr="003C57A9">
        <w:t xml:space="preserve">is </w:t>
      </w:r>
      <w:r w:rsidR="00267F4F" w:rsidRPr="003C57A9">
        <w:t xml:space="preserve">needed to </w:t>
      </w:r>
      <w:r w:rsidR="0046498E" w:rsidRPr="003C57A9">
        <w:t xml:space="preserve">estimate </w:t>
      </w:r>
      <w:r w:rsidR="00D50024" w:rsidRPr="003C57A9">
        <w:t>the full extent of bias in published α</w:t>
      </w:r>
      <w:r w:rsidR="00D50024" w:rsidRPr="003C57A9" w:rsidDel="007F2C35">
        <w:t xml:space="preserve"> </w:t>
      </w:r>
      <w:r w:rsidR="00D50024" w:rsidRPr="003C57A9">
        <w:t>values. For example, comparisons could be made between α</w:t>
      </w:r>
      <w:r w:rsidR="00D50024" w:rsidRPr="003C57A9" w:rsidDel="007F2C35">
        <w:t xml:space="preserve"> </w:t>
      </w:r>
      <w:r w:rsidR="00D50024" w:rsidRPr="003C57A9">
        <w:t xml:space="preserve">values reported in the published literature and in bias-resistant methods such as Registered Reports </w:t>
      </w:r>
      <w:r w:rsidR="00D50024" w:rsidRPr="003C57A9">
        <w:fldChar w:fldCharType="begin"/>
      </w:r>
      <w:r w:rsidR="00230A90" w:rsidRPr="003C57A9">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3C57A9">
        <w:fldChar w:fldCharType="separate"/>
      </w:r>
      <w:r w:rsidR="00230A90" w:rsidRPr="003C57A9">
        <w:t xml:space="preserve">(as has been done with </w:t>
      </w:r>
      <w:r w:rsidR="00230A90" w:rsidRPr="003C57A9">
        <w:rPr>
          <w:i/>
          <w:iCs/>
        </w:rPr>
        <w:t>p</w:t>
      </w:r>
      <w:r w:rsidR="00230A90" w:rsidRPr="003C57A9">
        <w:t xml:space="preserve"> values: Scheel et al., 2021)</w:t>
      </w:r>
      <w:r w:rsidR="00D50024" w:rsidRPr="003C57A9">
        <w:fldChar w:fldCharType="end"/>
      </w:r>
      <w:r w:rsidRPr="003C57A9">
        <w:t xml:space="preserve">. Similarly, future research could examine </w:t>
      </w:r>
      <w:r w:rsidR="00267F4F" w:rsidRPr="003C57A9">
        <w:t xml:space="preserve">the degree to which different </w:t>
      </w:r>
      <w:r w:rsidR="00030932" w:rsidRPr="003C57A9">
        <w:t xml:space="preserve">α-hacking strategies bias </w:t>
      </w:r>
      <w:r w:rsidR="005D738A" w:rsidRPr="003C57A9">
        <w:t xml:space="preserve">in-sample </w:t>
      </w:r>
      <w:r w:rsidR="00030932" w:rsidRPr="003C57A9">
        <w:t xml:space="preserve">α values </w:t>
      </w:r>
      <w:r w:rsidR="00030932" w:rsidRPr="003C57A9">
        <w:fldChar w:fldCharType="begin"/>
      </w:r>
      <w:r w:rsidR="00230A90" w:rsidRPr="003C57A9">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3C57A9">
        <w:fldChar w:fldCharType="separate"/>
      </w:r>
      <w:r w:rsidR="00230A90" w:rsidRPr="003C57A9">
        <w:rPr>
          <w:lang w:val="en-GB"/>
        </w:rPr>
        <w:t xml:space="preserve">(as has been done for </w:t>
      </w:r>
      <w:r w:rsidR="00230A90" w:rsidRPr="003C57A9">
        <w:rPr>
          <w:i/>
          <w:iCs/>
          <w:lang w:val="en-GB"/>
        </w:rPr>
        <w:t>p</w:t>
      </w:r>
      <w:r w:rsidR="00230A90" w:rsidRPr="003C57A9">
        <w:rPr>
          <w:lang w:val="en-GB"/>
        </w:rPr>
        <w:t xml:space="preserve"> values and standardized effect sizes: Stefan &amp; Schönbrodt, 2022)</w:t>
      </w:r>
      <w:r w:rsidR="00030932" w:rsidRPr="003C57A9">
        <w:fldChar w:fldCharType="end"/>
      </w:r>
      <w:r w:rsidR="0025440D" w:rsidRPr="003C57A9">
        <w:t>.</w:t>
      </w:r>
      <w:r w:rsidR="00727185">
        <w:t xml:space="preserve"> </w:t>
      </w:r>
    </w:p>
    <w:p w14:paraId="023C85A1" w14:textId="77777777" w:rsidR="00EA61B4" w:rsidRPr="003D7456" w:rsidRDefault="00000000" w:rsidP="00981E25">
      <w:pPr>
        <w:pStyle w:val="Heading2"/>
      </w:pPr>
      <w:bookmarkStart w:id="20" w:name="_3icrvkgq8875" w:colFirst="0" w:colLast="0"/>
      <w:bookmarkEnd w:id="20"/>
      <w:r w:rsidRPr="003D7456">
        <w:lastRenderedPageBreak/>
        <w:t>Limitations</w:t>
      </w:r>
    </w:p>
    <w:p w14:paraId="66DF2650" w14:textId="77777777" w:rsidR="00EA61B4" w:rsidRPr="003D7456" w:rsidRDefault="00000000" w:rsidP="00981E25">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981E25">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981E25">
      <w:r w:rsidRPr="003D7456">
        <w:lastRenderedPageBreak/>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981E25">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981E25">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981E25">
      <w:pPr>
        <w:pStyle w:val="Heading2"/>
      </w:pPr>
      <w:bookmarkStart w:id="21" w:name="_q2dpq9p4y1f3" w:colFirst="0" w:colLast="0"/>
      <w:bookmarkEnd w:id="21"/>
      <w:r w:rsidRPr="003D7456">
        <w:lastRenderedPageBreak/>
        <w:t>Conclusion</w:t>
      </w:r>
    </w:p>
    <w:p w14:paraId="43B5A5C6" w14:textId="56EE7B14" w:rsidR="00EA61B4" w:rsidRPr="003D7456" w:rsidRDefault="00000000" w:rsidP="00981E25">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biases in reported α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981E25">
      <w:r w:rsidRPr="003D7456">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07E311F5" w14:textId="75E2525E" w:rsidR="00D22D55" w:rsidRPr="00F87168" w:rsidRDefault="00000000" w:rsidP="00F87168">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31">
        <w:r w:rsidRPr="003D7456">
          <w:rPr>
            <w:color w:val="000000"/>
          </w:rPr>
          <w:t>(2020)</w:t>
        </w:r>
      </w:hyperlink>
      <w:r w:rsidRPr="003D7456">
        <w:rPr>
          <w:color w:val="000000"/>
        </w:rPr>
        <w:t xml:space="preserve">. This includes the content and implementation of measures </w:t>
      </w:r>
      <w:hyperlink r:id="rId32">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 xml:space="preserve">ment properties), all decision making rules, and any ad-hoc </w:t>
      </w:r>
      <w:r w:rsidRPr="003D7456">
        <w:lastRenderedPageBreak/>
        <w:t>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2" w:name="_td2hvrdyp3uk" w:colFirst="0" w:colLast="0"/>
      <w:bookmarkStart w:id="23" w:name="_1y8ccjcpw584" w:colFirst="0" w:colLast="0"/>
      <w:bookmarkEnd w:id="22"/>
      <w:bookmarkEnd w:id="23"/>
      <w:r w:rsidR="00D22D55">
        <w:br w:type="page"/>
      </w:r>
    </w:p>
    <w:p w14:paraId="72B5B6EB" w14:textId="17CD9B68" w:rsidR="00BE7159" w:rsidRDefault="00BE7159" w:rsidP="0069022F">
      <w:pPr>
        <w:pStyle w:val="Heading1"/>
        <w:rPr>
          <w:lang w:val="en-IE"/>
        </w:rPr>
      </w:pPr>
      <w:r>
        <w:rPr>
          <w:lang w:val="en-IE"/>
        </w:rPr>
        <w:lastRenderedPageBreak/>
        <w:t>Disclosures</w:t>
      </w:r>
    </w:p>
    <w:p w14:paraId="4D5DCC39" w14:textId="430D5D01" w:rsidR="0069022F" w:rsidRDefault="0069022F" w:rsidP="00BE7159">
      <w:pPr>
        <w:pStyle w:val="Heading2"/>
        <w:rPr>
          <w:lang w:val="en-IE"/>
        </w:rPr>
      </w:pPr>
      <w:r w:rsidRPr="0069022F">
        <w:rPr>
          <w:lang w:val="en-IE"/>
        </w:rPr>
        <w:t>Author Contributions</w:t>
      </w:r>
    </w:p>
    <w:p w14:paraId="569DBE06" w14:textId="6B270511" w:rsidR="0069022F" w:rsidRPr="0069022F" w:rsidRDefault="0069022F" w:rsidP="009F5D04">
      <w:pPr>
        <w:rPr>
          <w:lang w:val="en-IE"/>
        </w:rPr>
      </w:pPr>
      <w:r>
        <w:rPr>
          <w:lang w:val="en-IE"/>
        </w:rPr>
        <w:t xml:space="preserve">Conceptualization: I. Hussey, T. </w:t>
      </w:r>
      <w:proofErr w:type="spellStart"/>
      <w:r>
        <w:rPr>
          <w:lang w:val="en-IE"/>
        </w:rPr>
        <w:t>Alsalti</w:t>
      </w:r>
      <w:proofErr w:type="spellEnd"/>
      <w:r>
        <w:rPr>
          <w:lang w:val="en-IE"/>
        </w:rPr>
        <w:t>, M. Elson, R. Arslan</w:t>
      </w:r>
      <w:r w:rsidR="009F5D04">
        <w:rPr>
          <w:lang w:val="en-IE"/>
        </w:rPr>
        <w:t xml:space="preserve">; </w:t>
      </w:r>
      <w:r>
        <w:rPr>
          <w:lang w:val="en-IE"/>
        </w:rPr>
        <w:t xml:space="preserve">Methodology: I. Hussey, T. </w:t>
      </w:r>
      <w:proofErr w:type="spellStart"/>
      <w:r>
        <w:rPr>
          <w:lang w:val="en-IE"/>
        </w:rPr>
        <w:t>Alsalti</w:t>
      </w:r>
      <w:proofErr w:type="spellEnd"/>
      <w:r>
        <w:rPr>
          <w:lang w:val="en-IE"/>
        </w:rPr>
        <w:t>, F</w:t>
      </w:r>
      <w:r w:rsidR="00437073">
        <w:rPr>
          <w:lang w:val="en-IE"/>
        </w:rPr>
        <w:t>.</w:t>
      </w:r>
      <w:r>
        <w:rPr>
          <w:lang w:val="en-IE"/>
        </w:rPr>
        <w:t xml:space="preserve"> Bosco, M. Elson, R. Arslan</w:t>
      </w:r>
      <w:r w:rsidR="009F5D04">
        <w:rPr>
          <w:lang w:val="en-IE"/>
        </w:rPr>
        <w:t xml:space="preserve">; </w:t>
      </w:r>
      <w:r w:rsidR="00D24F37">
        <w:rPr>
          <w:lang w:val="en-IE"/>
        </w:rPr>
        <w:t xml:space="preserve">Software: I. Hussey, T. </w:t>
      </w:r>
      <w:proofErr w:type="spellStart"/>
      <w:r w:rsidR="00D24F37">
        <w:rPr>
          <w:lang w:val="en-IE"/>
        </w:rPr>
        <w:t>Alsalti</w:t>
      </w:r>
      <w:proofErr w:type="spellEnd"/>
      <w:r w:rsidR="00D24F37">
        <w:rPr>
          <w:lang w:val="en-IE"/>
        </w:rPr>
        <w:t>, R. Arslan</w:t>
      </w:r>
      <w:r w:rsidR="009F5D04">
        <w:rPr>
          <w:lang w:val="en-IE"/>
        </w:rPr>
        <w:t xml:space="preserve">; </w:t>
      </w:r>
      <w:r w:rsidR="00D24F37" w:rsidRPr="00D24F37">
        <w:rPr>
          <w:lang w:val="en-IE"/>
        </w:rPr>
        <w:t>Formal analysis:</w:t>
      </w:r>
      <w:r w:rsidR="00D24F37">
        <w:rPr>
          <w:b/>
          <w:bCs/>
          <w:lang w:val="en-IE"/>
        </w:rPr>
        <w:t xml:space="preserve"> </w:t>
      </w:r>
      <w:r w:rsidR="00D24F37">
        <w:rPr>
          <w:lang w:val="en-IE"/>
        </w:rPr>
        <w:t xml:space="preserve">I. Hussey, T. </w:t>
      </w:r>
      <w:proofErr w:type="spellStart"/>
      <w:r w:rsidR="00D24F37">
        <w:rPr>
          <w:lang w:val="en-IE"/>
        </w:rPr>
        <w:t>Alsalti</w:t>
      </w:r>
      <w:proofErr w:type="spellEnd"/>
      <w:r w:rsidR="00D24F37">
        <w:rPr>
          <w:lang w:val="en-IE"/>
        </w:rPr>
        <w:t xml:space="preserve">, </w:t>
      </w:r>
      <w:r w:rsidR="00BB2982">
        <w:rPr>
          <w:lang w:val="en-IE"/>
        </w:rPr>
        <w:t xml:space="preserve">M. Elson, </w:t>
      </w:r>
      <w:r w:rsidR="00D24F37">
        <w:rPr>
          <w:lang w:val="en-IE"/>
        </w:rPr>
        <w:t>R. Arslan</w:t>
      </w:r>
      <w:r w:rsidR="009F5D04">
        <w:rPr>
          <w:lang w:val="en-IE"/>
        </w:rPr>
        <w:t xml:space="preserve">; </w:t>
      </w:r>
      <w:r w:rsidR="00E3695F" w:rsidRPr="00E3695F">
        <w:rPr>
          <w:lang w:val="en-IE"/>
        </w:rPr>
        <w:t>Data Curation: I</w:t>
      </w:r>
      <w:r w:rsidR="00751A5C">
        <w:rPr>
          <w:lang w:val="en-IE"/>
        </w:rPr>
        <w:t>.</w:t>
      </w:r>
      <w:r w:rsidR="00E3695F" w:rsidRPr="00E3695F">
        <w:rPr>
          <w:lang w:val="en-IE"/>
        </w:rPr>
        <w:t xml:space="preserve"> Hussey</w:t>
      </w:r>
      <w:r w:rsidR="00FB31B4">
        <w:rPr>
          <w:lang w:val="en-IE"/>
        </w:rPr>
        <w:t xml:space="preserve">, </w:t>
      </w:r>
      <w:r w:rsidR="00FB31B4" w:rsidRPr="00DB29D6">
        <w:rPr>
          <w:lang w:val="en-IE"/>
        </w:rPr>
        <w:t>F. Bosco</w:t>
      </w:r>
      <w:r w:rsidR="009F5D04">
        <w:rPr>
          <w:lang w:val="en-IE"/>
        </w:rPr>
        <w:t xml:space="preserve">; </w:t>
      </w:r>
      <w:r w:rsidRPr="0069022F">
        <w:rPr>
          <w:lang w:val="en-IE"/>
        </w:rPr>
        <w:t xml:space="preserve">Writing – Original Draft: </w:t>
      </w:r>
      <w:r w:rsidR="00C76806">
        <w:rPr>
          <w:lang w:val="en-IE"/>
        </w:rPr>
        <w:t>I</w:t>
      </w:r>
      <w:r w:rsidR="00751A5C">
        <w:rPr>
          <w:lang w:val="en-IE"/>
        </w:rPr>
        <w:t>.</w:t>
      </w:r>
      <w:r w:rsidR="00C76806">
        <w:rPr>
          <w:lang w:val="en-IE"/>
        </w:rPr>
        <w:t xml:space="preserve"> Hussey</w:t>
      </w:r>
      <w:r w:rsidR="009F5D04">
        <w:rPr>
          <w:lang w:val="en-IE"/>
        </w:rPr>
        <w:t xml:space="preserve">; </w:t>
      </w:r>
      <w:r w:rsidRPr="0069022F">
        <w:rPr>
          <w:lang w:val="en-IE"/>
        </w:rPr>
        <w:t>Writing – Review &amp; Editing: </w:t>
      </w:r>
      <w:r w:rsidR="00C76806" w:rsidRPr="00DB29D6">
        <w:rPr>
          <w:lang w:val="en-IE"/>
        </w:rPr>
        <w:t>I</w:t>
      </w:r>
      <w:r w:rsidR="00751A5C" w:rsidRPr="00DB29D6">
        <w:rPr>
          <w:lang w:val="en-IE"/>
        </w:rPr>
        <w:t>.</w:t>
      </w:r>
      <w:r w:rsidR="00C76806" w:rsidRPr="00DB29D6">
        <w:rPr>
          <w:lang w:val="en-IE"/>
        </w:rPr>
        <w:t xml:space="preserve"> Hussey, T. </w:t>
      </w:r>
      <w:proofErr w:type="spellStart"/>
      <w:r w:rsidR="00C76806" w:rsidRPr="00DB29D6">
        <w:rPr>
          <w:lang w:val="en-IE"/>
        </w:rPr>
        <w:t>Alsalti</w:t>
      </w:r>
      <w:proofErr w:type="spellEnd"/>
      <w:r w:rsidR="00C76806" w:rsidRPr="00DB29D6">
        <w:rPr>
          <w:lang w:val="en-IE"/>
        </w:rPr>
        <w:t>, F</w:t>
      </w:r>
      <w:r w:rsidR="00983EB9" w:rsidRPr="00DB29D6">
        <w:rPr>
          <w:lang w:val="en-IE"/>
        </w:rPr>
        <w:t>.</w:t>
      </w:r>
      <w:r w:rsidR="00C76806" w:rsidRPr="00DB29D6">
        <w:rPr>
          <w:lang w:val="en-IE"/>
        </w:rPr>
        <w:t xml:space="preserve"> Bosco, M. Elson, R. Arslan</w:t>
      </w:r>
      <w:r w:rsidR="009F5D04">
        <w:rPr>
          <w:lang w:val="en-IE"/>
        </w:rPr>
        <w:t xml:space="preserve">; </w:t>
      </w:r>
      <w:r w:rsidRPr="0069022F">
        <w:rPr>
          <w:lang w:val="en-IE"/>
        </w:rPr>
        <w:t xml:space="preserve">Visualization: </w:t>
      </w:r>
      <w:r w:rsidR="00DB29D6" w:rsidRPr="00DB29D6">
        <w:rPr>
          <w:lang w:val="en-IE"/>
        </w:rPr>
        <w:t>I. Hussey, R. Arslan</w:t>
      </w:r>
      <w:r w:rsidR="009F5D04">
        <w:rPr>
          <w:lang w:val="en-IE"/>
        </w:rPr>
        <w:t xml:space="preserve">; </w:t>
      </w:r>
      <w:r w:rsidRPr="0069022F">
        <w:rPr>
          <w:lang w:val="en-IE"/>
        </w:rPr>
        <w:t xml:space="preserve">Funding Acquisition: </w:t>
      </w:r>
      <w:r w:rsidR="009F5D04" w:rsidRPr="00DB29D6">
        <w:rPr>
          <w:lang w:val="en-IE"/>
        </w:rPr>
        <w:t>F. Bosco, M. Elson, R. Arslan.</w:t>
      </w:r>
    </w:p>
    <w:p w14:paraId="2BD5511A" w14:textId="77777777" w:rsidR="00437073" w:rsidRDefault="0069022F" w:rsidP="00BE7159">
      <w:pPr>
        <w:pStyle w:val="Heading2"/>
        <w:rPr>
          <w:lang w:val="en-IE"/>
        </w:rPr>
      </w:pPr>
      <w:r w:rsidRPr="0069022F">
        <w:rPr>
          <w:lang w:val="en-IE"/>
        </w:rPr>
        <w:t>Conflicts of Interest</w:t>
      </w:r>
    </w:p>
    <w:p w14:paraId="4DE41599" w14:textId="77777777" w:rsidR="00437073" w:rsidRDefault="0069022F" w:rsidP="00437073">
      <w:pPr>
        <w:rPr>
          <w:lang w:val="en-IE"/>
        </w:rPr>
      </w:pPr>
      <w:r w:rsidRPr="0069022F">
        <w:rPr>
          <w:lang w:val="en-IE"/>
        </w:rPr>
        <w:t>The author(s) declare that there were no conflicts of interest with respect to the authorship or the publication of this article</w:t>
      </w:r>
      <w:r w:rsidR="00437073">
        <w:rPr>
          <w:lang w:val="en-IE"/>
        </w:rPr>
        <w:t>.</w:t>
      </w:r>
    </w:p>
    <w:p w14:paraId="34C00561" w14:textId="77777777" w:rsidR="00437073" w:rsidRDefault="0069022F" w:rsidP="00BE7159">
      <w:pPr>
        <w:pStyle w:val="Heading2"/>
        <w:rPr>
          <w:lang w:val="en-IE"/>
        </w:rPr>
      </w:pPr>
      <w:r w:rsidRPr="0069022F">
        <w:rPr>
          <w:lang w:val="en-IE"/>
        </w:rPr>
        <w:t>Acknowledgments</w:t>
      </w:r>
    </w:p>
    <w:p w14:paraId="32826C43" w14:textId="0A28ECB6" w:rsidR="0069022F" w:rsidRDefault="00437073" w:rsidP="00437073">
      <w:pPr>
        <w:rPr>
          <w:lang w:val="en-IE"/>
        </w:rPr>
      </w:pPr>
      <w:r>
        <w:rPr>
          <w:lang w:val="en-IE"/>
        </w:rPr>
        <w:t>Thank</w:t>
      </w:r>
      <w:r w:rsidR="0040121F">
        <w:rPr>
          <w:lang w:val="en-IE"/>
        </w:rPr>
        <w:t xml:space="preserve"> you</w:t>
      </w:r>
      <w:r>
        <w:rPr>
          <w:lang w:val="en-IE"/>
        </w:rPr>
        <w:t xml:space="preserve"> to Annika </w:t>
      </w:r>
      <w:proofErr w:type="spellStart"/>
      <w:r>
        <w:rPr>
          <w:lang w:val="en-IE"/>
        </w:rPr>
        <w:t>Külpmann</w:t>
      </w:r>
      <w:proofErr w:type="spellEnd"/>
      <w:r>
        <w:rPr>
          <w:lang w:val="en-IE"/>
        </w:rPr>
        <w:t xml:space="preserve"> for her help validating the data processing</w:t>
      </w:r>
      <w:r w:rsidR="003E6B44">
        <w:rPr>
          <w:lang w:val="en-IE"/>
        </w:rPr>
        <w:t xml:space="preserve"> for the psychology dataset</w:t>
      </w:r>
      <w:r>
        <w:rPr>
          <w:lang w:val="en-IE"/>
        </w:rPr>
        <w:t>.</w:t>
      </w:r>
    </w:p>
    <w:p w14:paraId="6AAE9898" w14:textId="77777777" w:rsidR="00031DE1" w:rsidRDefault="0069022F" w:rsidP="00BE7159">
      <w:pPr>
        <w:pStyle w:val="Heading2"/>
        <w:rPr>
          <w:lang w:val="en-IE"/>
        </w:rPr>
      </w:pPr>
      <w:r w:rsidRPr="0069022F">
        <w:rPr>
          <w:lang w:val="en-IE"/>
        </w:rPr>
        <w:t>Funding</w:t>
      </w:r>
    </w:p>
    <w:p w14:paraId="506CDCC6" w14:textId="2ABD2E52" w:rsidR="005B2C70" w:rsidRPr="0044769D" w:rsidRDefault="005B2C70" w:rsidP="003B6951">
      <w:r w:rsidRPr="003D7456">
        <w:t xml:space="preserve">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w:t>
      </w:r>
      <w:r w:rsidR="005278BE" w:rsidRPr="005278BE">
        <w:t xml:space="preserve">Society for Human Resource Management </w:t>
      </w:r>
      <w:r w:rsidR="005278BE">
        <w:t>(</w:t>
      </w:r>
      <w:r w:rsidRPr="003D7456">
        <w:t>SHRM</w:t>
      </w:r>
      <w:r w:rsidR="005278BE">
        <w:t xml:space="preserve">) </w:t>
      </w:r>
      <w:r w:rsidRPr="003D7456">
        <w:t xml:space="preserve">Foundation (168), and the </w:t>
      </w:r>
      <w:r w:rsidR="002E4CB3" w:rsidRPr="002E4CB3">
        <w:t xml:space="preserve">Virginia Commonwealth University </w:t>
      </w:r>
      <w:r w:rsidR="002E4CB3">
        <w:t>(</w:t>
      </w:r>
      <w:r w:rsidRPr="003D7456">
        <w:t>VCU</w:t>
      </w:r>
      <w:r w:rsidR="002E4CB3">
        <w:t>)</w:t>
      </w:r>
      <w:r w:rsidRPr="003D7456">
        <w:t xml:space="preserve"> Presidential Research Quest Fund.</w:t>
      </w:r>
      <w:r>
        <w:t xml:space="preserve"> </w:t>
      </w:r>
    </w:p>
    <w:p w14:paraId="5E17799D" w14:textId="354BC191" w:rsidR="0069022F" w:rsidRDefault="0069022F" w:rsidP="00B047D6">
      <w:pPr>
        <w:pStyle w:val="Heading2"/>
        <w:rPr>
          <w:lang w:val="en-IE"/>
        </w:rPr>
      </w:pPr>
      <w:r w:rsidRPr="0069022F">
        <w:rPr>
          <w:lang w:val="en-IE"/>
        </w:rPr>
        <w:t>Supplemental Material</w:t>
      </w:r>
    </w:p>
    <w:p w14:paraId="364DB15E" w14:textId="6FE04950" w:rsidR="00031DE1" w:rsidRPr="0069022F" w:rsidRDefault="002458DA" w:rsidP="00031DE1">
      <w:pPr>
        <w:rPr>
          <w:lang w:val="en-IE"/>
        </w:rPr>
      </w:pPr>
      <w:r>
        <w:t xml:space="preserve">Supplemental material document: </w:t>
      </w:r>
      <w:hyperlink r:id="rId33" w:history="1">
        <w:r w:rsidR="00C54BAF" w:rsidRPr="00992FFB">
          <w:rPr>
            <w:rStyle w:val="Hyperlink"/>
          </w:rPr>
          <w:t>osf.io/5xzy4</w:t>
        </w:r>
      </w:hyperlink>
    </w:p>
    <w:p w14:paraId="615C54C0" w14:textId="77777777" w:rsidR="00031DE1" w:rsidRDefault="0069022F" w:rsidP="0072446F">
      <w:pPr>
        <w:pStyle w:val="Heading2"/>
        <w:rPr>
          <w:lang w:val="en-IE"/>
        </w:rPr>
      </w:pPr>
      <w:r w:rsidRPr="0069022F">
        <w:rPr>
          <w:lang w:val="en-IE"/>
        </w:rPr>
        <w:lastRenderedPageBreak/>
        <w:t>Prior versions</w:t>
      </w:r>
    </w:p>
    <w:p w14:paraId="732C722C" w14:textId="427F0DF9" w:rsidR="00031DE1" w:rsidRDefault="00045D10" w:rsidP="0072446F">
      <w:pPr>
        <w:rPr>
          <w:lang w:val="en-IE"/>
        </w:rPr>
      </w:pPr>
      <w:r>
        <w:rPr>
          <w:lang w:val="en-IE"/>
        </w:rPr>
        <w:t xml:space="preserve">This manuscript </w:t>
      </w:r>
      <w:r w:rsidR="00187597">
        <w:rPr>
          <w:lang w:val="en-IE"/>
        </w:rPr>
        <w:t xml:space="preserve">was </w:t>
      </w:r>
      <w:r>
        <w:rPr>
          <w:lang w:val="en-IE"/>
        </w:rPr>
        <w:t>available as a preprint on PsyArXiv</w:t>
      </w:r>
      <w:r w:rsidR="00187597">
        <w:rPr>
          <w:lang w:val="en-IE"/>
        </w:rPr>
        <w:t xml:space="preserve"> prior to journal submission (</w:t>
      </w:r>
      <w:hyperlink r:id="rId34" w:history="1">
        <w:r w:rsidR="00187597">
          <w:rPr>
            <w:rStyle w:val="Hyperlink"/>
            <w:lang w:val="en-IE"/>
          </w:rPr>
          <w:t>psyarxiv.com/dm8xn</w:t>
        </w:r>
      </w:hyperlink>
      <w:r w:rsidR="00187597">
        <w:rPr>
          <w:lang w:val="en-IE"/>
        </w:rPr>
        <w:t>). The submitted manuscript is identical to version 3 of the preprint</w:t>
      </w:r>
      <w:r w:rsidR="0003633A">
        <w:rPr>
          <w:lang w:val="en-IE"/>
        </w:rPr>
        <w:t>, with the exception of the addition of the AMPPS-specific disclosures sections to this manuscript.</w:t>
      </w:r>
    </w:p>
    <w:p w14:paraId="03FB93B1" w14:textId="77777777" w:rsidR="0072446F" w:rsidRDefault="0072446F">
      <w:pPr>
        <w:rPr>
          <w:b/>
        </w:rPr>
      </w:pPr>
      <w:r>
        <w:br w:type="page"/>
      </w:r>
    </w:p>
    <w:p w14:paraId="7357A2DD" w14:textId="207A0416" w:rsidR="00EA61B4" w:rsidRPr="003D7456" w:rsidRDefault="00000000" w:rsidP="00981E25">
      <w:pPr>
        <w:pStyle w:val="Heading1"/>
      </w:pPr>
      <w:r w:rsidRPr="003D7456">
        <w:lastRenderedPageBreak/>
        <w:t>References</w:t>
      </w:r>
    </w:p>
    <w:p w14:paraId="1C9FCC7E" w14:textId="77777777" w:rsidR="00230A90" w:rsidRPr="00230A90" w:rsidRDefault="00000000" w:rsidP="00D22D55">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D22D55">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D22D55">
      <w:pPr>
        <w:pStyle w:val="Bibliography"/>
      </w:pPr>
      <w:r w:rsidRPr="00230A90">
        <w:t xml:space="preserve">Bosco, F. A., Aguinis,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D22D55">
      <w:pPr>
        <w:pStyle w:val="Bibliography"/>
      </w:pPr>
      <w:r w:rsidRPr="00230A90">
        <w:t xml:space="preserve">Bosco, F. A., Field, J. G., Larsen, K. R., Chang, Y., &amp; Uggerslev, K. L. (2020). Advancing meta-analysis with knowledge-management platforms: Using metaBUS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D22D55">
      <w:pPr>
        <w:pStyle w:val="Bibliography"/>
      </w:pPr>
      <w:r w:rsidRPr="00230A90">
        <w:t xml:space="preserve">Bosco, F. A., Steel, P., Oswald, F., Uggerslev, K., &amp; Field, J. (2015). Cloud-based Meta-analysis to Bridge Science and Practice: Welcome to metaBUS.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D22D55">
      <w:pPr>
        <w:pStyle w:val="Bibliography"/>
      </w:pPr>
      <w:r w:rsidRPr="00230A90">
        <w:t xml:space="preserve">Bosco, F. A., Uggerslev, K. L., &amp; Steel, P. (2017). MetaBUS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D22D55">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D22D55">
      <w:pPr>
        <w:pStyle w:val="Bibliography"/>
      </w:pPr>
      <w:r w:rsidRPr="00230A90">
        <w:t xml:space="preserve">Carter, E. C., Schönbrodt, F. D., Gervais, W. M., &amp; Hilgard, J. (2019). Correcting for Bias in Psychology: A Comparison of Meta-Analytic Methods. </w:t>
      </w:r>
      <w:r w:rsidRPr="00230A90">
        <w:rPr>
          <w:i/>
          <w:iCs/>
        </w:rPr>
        <w:t>Advances in Methods and Practices in 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D22D55">
      <w:pPr>
        <w:pStyle w:val="Bibliography"/>
      </w:pPr>
      <w:r w:rsidRPr="00230A90">
        <w:lastRenderedPageBreak/>
        <w:t xml:space="preserve">Cortina, J. M. (1993). What is coefficient alpha? An examination of theory and applications. </w:t>
      </w:r>
      <w:r w:rsidRPr="00230A90">
        <w:rPr>
          <w:i/>
          <w:iCs/>
        </w:rPr>
        <w:t>Journal 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D22D55">
      <w:pPr>
        <w:pStyle w:val="Bibliography"/>
      </w:pPr>
      <w:r w:rsidRPr="00230A90">
        <w:t xml:space="preserve">Cortina, J. M., Sheng, Z., Keener, S. K., Keeler, K. R., Grubb, L. K., Schmitt, N., Tonidandel, S., Summerville, K. M., Heggestad,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D22D55">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D22D55">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D22D55">
      <w:pPr>
        <w:pStyle w:val="Bibliography"/>
      </w:pPr>
      <w:r w:rsidRPr="00230A90">
        <w:t xml:space="preserve">Firke, S., Denney, B., Haid, C., Knight, R., Grosser, M., &amp; Zadra,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D22D55">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D22D55">
      <w:pPr>
        <w:pStyle w:val="Bibliography"/>
      </w:pPr>
      <w:r w:rsidRPr="00230A90">
        <w:t xml:space="preserve">Flake, J. K., &amp; Fried, E. I. (2020). Measurement Schmeasurement: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D22D55">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D22D55" w:rsidRDefault="00230A90" w:rsidP="00D22D55">
      <w:pPr>
        <w:pStyle w:val="Bibliography"/>
      </w:pPr>
      <w:r w:rsidRPr="00D22D55">
        <w:lastRenderedPageBreak/>
        <w:t>Gigerenzer, G. (2018). Statistical Rituals: The Replication Delusion and How We Got There. Advances in Methods and Practices in Psychological Science, 1(2), 198–218. https://doi.org/10.1177/2515245918771329</w:t>
      </w:r>
    </w:p>
    <w:p w14:paraId="0160927E" w14:textId="77777777" w:rsidR="00230A90" w:rsidRPr="00230A90" w:rsidRDefault="00230A90" w:rsidP="00D22D55">
      <w:pPr>
        <w:pStyle w:val="Bibliography"/>
      </w:pPr>
      <w:r w:rsidRPr="00230A90">
        <w:t xml:space="preserve">Hartgerink, C. H. J., van Aert, R. C. M., Nuijten, M. B., Wicherts, J. M., &amp; van Assen, M. A. L. M. (2016). Distributions of p-values smaller than .05 in psychology: What is going on? </w:t>
      </w:r>
      <w:r w:rsidRPr="00230A90">
        <w:rPr>
          <w:i/>
          <w:iCs/>
        </w:rPr>
        <w:t>PeerJ</w:t>
      </w:r>
      <w:r w:rsidRPr="00230A90">
        <w:t xml:space="preserve">, </w:t>
      </w:r>
      <w:r w:rsidRPr="00230A90">
        <w:rPr>
          <w:i/>
          <w:iCs/>
        </w:rPr>
        <w:t>4</w:t>
      </w:r>
      <w:r w:rsidRPr="00230A90">
        <w:t>, e1935. https://doi.org/10.7717/peerj.1935</w:t>
      </w:r>
    </w:p>
    <w:p w14:paraId="70E0A7F0" w14:textId="77777777" w:rsidR="00230A90" w:rsidRPr="00230A90" w:rsidRDefault="00230A90" w:rsidP="00D22D55">
      <w:pPr>
        <w:pStyle w:val="Bibliography"/>
      </w:pPr>
      <w:r w:rsidRPr="00230A90">
        <w:t xml:space="preserve">Heo, M., Kim, N., &amp; Faith, M. S. (2015). Statistical power as a function of Cronbach alpha of 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D22D55">
      <w:pPr>
        <w:pStyle w:val="Bibliography"/>
      </w:pPr>
      <w:r w:rsidRPr="00230A90">
        <w:t xml:space="preserve">Hothorn, T., Winell, H., Hornik, K., van de Wiel, M. A., &amp; Zeileis,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D22D55">
      <w:pPr>
        <w:pStyle w:val="Bibliography"/>
      </w:pPr>
      <w:r w:rsidRPr="00230A90">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D22D55">
      <w:pPr>
        <w:pStyle w:val="Bibliography"/>
      </w:pPr>
      <w:r w:rsidRPr="00230A90">
        <w:t xml:space="preserve">Lance, C. E., Butts, M. M., &amp; Michels, L. C. (2006). The Sources of Four Commonly Reported Cutoff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D22D55">
      <w:pPr>
        <w:pStyle w:val="Bibliography"/>
      </w:pPr>
      <w:r w:rsidRPr="00230A90">
        <w:t xml:space="preserve">Lilienfeld, S. O., &amp; Strother, A. N. (2020). Psychological measurement and the replication crisis: Four sacred cows. </w:t>
      </w:r>
      <w:r w:rsidRPr="00230A90">
        <w:rPr>
          <w:i/>
          <w:iCs/>
        </w:rPr>
        <w:t>Canadian Psychology / Psychologie Canadienne</w:t>
      </w:r>
      <w:r w:rsidRPr="00230A90">
        <w:t xml:space="preserve">, </w:t>
      </w:r>
      <w:r w:rsidRPr="00230A90">
        <w:rPr>
          <w:i/>
          <w:iCs/>
        </w:rPr>
        <w:t>61</w:t>
      </w:r>
      <w:r w:rsidRPr="00230A90">
        <w:t>, 281–288. https://doi.org/10.1037/cap0000236</w:t>
      </w:r>
    </w:p>
    <w:p w14:paraId="08475D86" w14:textId="77777777" w:rsidR="00230A90" w:rsidRPr="00230A90" w:rsidRDefault="00230A90" w:rsidP="00D22D55">
      <w:pPr>
        <w:pStyle w:val="Bibliography"/>
      </w:pPr>
      <w:r w:rsidRPr="00230A90">
        <w:t xml:space="preserve">Masicampo, E. J., &amp; Laland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D22D55">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D22D55">
      <w:pPr>
        <w:pStyle w:val="Bibliography"/>
      </w:pPr>
      <w:r w:rsidRPr="00230A90">
        <w:lastRenderedPageBreak/>
        <w:t>McQueen, R. A., &amp; Knussen, C. (2013). Introduction to research methods and statistics in psychology: A practical guide to the undergraduate researcher (2nd ed.). Sage.</w:t>
      </w:r>
    </w:p>
    <w:p w14:paraId="6BE6E6EA" w14:textId="77777777" w:rsidR="00230A90" w:rsidRPr="00230A90" w:rsidRDefault="00230A90" w:rsidP="00D22D55">
      <w:pPr>
        <w:pStyle w:val="Bibliography"/>
      </w:pPr>
      <w:r w:rsidRPr="00230A90">
        <w:t>Morling, B. (2017). Research methods in psychology: Evaluating a world of information (3rd ed.). WW Norton &amp; Company.</w:t>
      </w:r>
    </w:p>
    <w:p w14:paraId="14358464" w14:textId="77777777" w:rsidR="00230A90" w:rsidRPr="00230A90" w:rsidRDefault="00230A90" w:rsidP="00D22D55">
      <w:pPr>
        <w:pStyle w:val="Bibliography"/>
      </w:pPr>
      <w:r w:rsidRPr="00230A90">
        <w:t xml:space="preserve">Murphy, K. R., &amp; Davidshofer, C. O. (2005). </w:t>
      </w:r>
      <w:r w:rsidRPr="00230A90">
        <w:rPr>
          <w:i/>
          <w:iCs/>
        </w:rPr>
        <w:t>Psychological Testing: Principles and Applications</w:t>
      </w:r>
      <w:r w:rsidRPr="00230A90">
        <w:t>. Pearson/Prentice Hall.</w:t>
      </w:r>
    </w:p>
    <w:p w14:paraId="64249AA9" w14:textId="77777777" w:rsidR="00230A90" w:rsidRPr="00230A90" w:rsidRDefault="00230A90" w:rsidP="00D22D55">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D22D55">
      <w:pPr>
        <w:pStyle w:val="Bibliography"/>
      </w:pPr>
      <w:r w:rsidRPr="00230A90">
        <w:t xml:space="preserve">Nuijten, M. B., Hartgerink, C. H. J., van Assen, M. A. L. M., Epskamp, S., &amp; Wicherts, J. M. (2015). The prevalence of statistical reporting errors in psychology (1985–2013). </w:t>
      </w:r>
      <w:r w:rsidRPr="00230A90">
        <w:rPr>
          <w:i/>
          <w:iCs/>
        </w:rPr>
        <w:t>Behavior Research Methods</w:t>
      </w:r>
      <w:r w:rsidRPr="00230A90">
        <w:t>. https://doi.org/10.3758/s13428-015-0664-2</w:t>
      </w:r>
    </w:p>
    <w:p w14:paraId="32ABC8F5" w14:textId="77777777" w:rsidR="00230A90" w:rsidRPr="00230A90" w:rsidRDefault="00230A90" w:rsidP="00D22D55">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D22D55">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D22D55">
      <w:pPr>
        <w:pStyle w:val="Bibliography"/>
      </w:pPr>
      <w:r w:rsidRPr="00230A90">
        <w:t xml:space="preserve">Renkewitz, F., &amp; Keiner, M. (2019). How to Detect Publication Bias in Psychological Research. </w:t>
      </w:r>
      <w:r w:rsidRPr="00230A90">
        <w:rPr>
          <w:i/>
          <w:iCs/>
        </w:rPr>
        <w:t>Zeitschrift Für Psychologie</w:t>
      </w:r>
      <w:r w:rsidRPr="00230A90">
        <w:t xml:space="preserve">, </w:t>
      </w:r>
      <w:r w:rsidRPr="00230A90">
        <w:rPr>
          <w:i/>
          <w:iCs/>
        </w:rPr>
        <w:t>227</w:t>
      </w:r>
      <w:r w:rsidRPr="00230A90">
        <w:t>(4), 261–279. https://doi.org/10.1027/2151-2604/a000386</w:t>
      </w:r>
    </w:p>
    <w:p w14:paraId="0D216A07" w14:textId="77777777" w:rsidR="00230A90" w:rsidRPr="00230A90" w:rsidRDefault="00230A90" w:rsidP="00D22D55">
      <w:pPr>
        <w:pStyle w:val="Bibliography"/>
      </w:pPr>
      <w:r w:rsidRPr="00230A90">
        <w:t xml:space="preserve">Revelle, W. (2018). </w:t>
      </w:r>
      <w:r w:rsidRPr="00230A90">
        <w:rPr>
          <w:i/>
          <w:iCs/>
        </w:rPr>
        <w:t>psych: Procedures for Psychological, Psychometric, and Personality Research</w:t>
      </w:r>
      <w:r w:rsidRPr="00230A90">
        <w:t>. Northwestern University. https://CRAN.R-project.org/package=psych</w:t>
      </w:r>
    </w:p>
    <w:p w14:paraId="55ED3BB9" w14:textId="77777777" w:rsidR="00230A90" w:rsidRPr="00230A90" w:rsidRDefault="00230A90" w:rsidP="00D22D55">
      <w:pPr>
        <w:pStyle w:val="Bibliography"/>
      </w:pPr>
      <w:r w:rsidRPr="00230A90">
        <w:t xml:space="preserve">Scheel, A. M., Schijen, M. R. M. J., &amp; Lakens, D. (2021). An Excess of Positive Results: Comparing the Standard Psychology Literature With Registered Reports. </w:t>
      </w:r>
      <w:r w:rsidRPr="00230A90">
        <w:rPr>
          <w:i/>
          <w:iCs/>
        </w:rPr>
        <w:t>Advances in Methods and 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D22D55">
      <w:pPr>
        <w:pStyle w:val="Bibliography"/>
      </w:pPr>
      <w:r w:rsidRPr="00230A90">
        <w:lastRenderedPageBreak/>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D22D55">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D22D55">
      <w:pPr>
        <w:pStyle w:val="Bibliography"/>
      </w:pPr>
      <w:r w:rsidRPr="00230A90">
        <w:t xml:space="preserve">Sheather,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D22D55">
      <w:pPr>
        <w:pStyle w:val="Bibliography"/>
      </w:pPr>
      <w:r w:rsidRPr="00230A90">
        <w:t xml:space="preserve">Sijtsma,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D22D55">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D22D55">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D22D55">
      <w:pPr>
        <w:pStyle w:val="Bibliography"/>
      </w:pPr>
      <w:r w:rsidRPr="00230A90">
        <w:t xml:space="preserve">Smaldino, P. E., &amp; McElreath,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D22D55">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D22D55">
      <w:pPr>
        <w:pStyle w:val="Bibliography"/>
      </w:pPr>
      <w:r w:rsidRPr="00230A90">
        <w:t xml:space="preserve">Strathern,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D22D55">
      <w:pPr>
        <w:pStyle w:val="Bibliography"/>
      </w:pPr>
      <w:r w:rsidRPr="00230A90">
        <w:t>Trosset, M. W. (2009). An Introduction to Statistical Inference and Its Applications with R (UK ed. edition). Routledge.</w:t>
      </w:r>
    </w:p>
    <w:p w14:paraId="1A667E94" w14:textId="77777777" w:rsidR="00230A90" w:rsidRPr="00230A90" w:rsidRDefault="00230A90" w:rsidP="00D22D55">
      <w:pPr>
        <w:pStyle w:val="Bibliography"/>
      </w:pPr>
      <w:r w:rsidRPr="00230A90">
        <w:lastRenderedPageBreak/>
        <w:t xml:space="preserve">van Zyl, J. M., Neudecker,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D22D55">
      <w:pPr>
        <w:pStyle w:val="Bibliography"/>
      </w:pPr>
      <w:r w:rsidRPr="00230A90">
        <w:t xml:space="preserve">Wickham, H., &amp; RStudio. (2022). </w:t>
      </w:r>
      <w:r w:rsidRPr="00230A90">
        <w:rPr>
          <w:i/>
          <w:iCs/>
        </w:rPr>
        <w:t>stringr: Simple, Consistent Wrappers for Common String Operations</w:t>
      </w:r>
      <w:r w:rsidRPr="00230A90">
        <w:t xml:space="preserve"> (1.5.0). https://CRAN.R-project.org/package=stringr</w:t>
      </w:r>
    </w:p>
    <w:p w14:paraId="101C0ADC" w14:textId="77777777" w:rsidR="00230A90" w:rsidRPr="00230A90" w:rsidRDefault="00230A90" w:rsidP="00D22D55">
      <w:pPr>
        <w:pStyle w:val="Bibliography"/>
      </w:pPr>
      <w:r w:rsidRPr="00230A90">
        <w:t xml:space="preserve">Wiernik,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D22D55">
      <w:pPr>
        <w:pStyle w:val="Bibliography"/>
      </w:pPr>
      <w:r w:rsidRPr="00230A90">
        <w:t xml:space="preserve">Yarkoni, T., &amp; Westfall, J. (2017). Choosing Prediction Over Explanation in Psychology: Lessons From Machine Learning. </w:t>
      </w:r>
      <w:r w:rsidRPr="00230A90">
        <w:rPr>
          <w:i/>
          <w:iCs/>
        </w:rPr>
        <w:t>Perspectives on 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981E25">
      <w:r w:rsidRPr="003D7456">
        <w:fldChar w:fldCharType="end"/>
      </w:r>
      <w:bookmarkStart w:id="24" w:name="_sryf0rf5v25j" w:colFirst="0" w:colLast="0"/>
      <w:bookmarkEnd w:id="24"/>
    </w:p>
    <w:sectPr w:rsidR="00EA61B4" w:rsidRPr="003D7456" w:rsidSect="00D22D55">
      <w:type w:val="continuous"/>
      <w:pgSz w:w="11906" w:h="16838"/>
      <w:pgMar w:top="1440" w:right="1440" w:bottom="1440" w:left="1440" w:header="720" w:footer="720" w:gutter="0"/>
      <w:pgNumType w:start="12"/>
      <w:cols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CC41F" w14:textId="77777777" w:rsidR="003F5EBC" w:rsidRDefault="003F5EBC" w:rsidP="00981E25">
      <w:r>
        <w:separator/>
      </w:r>
    </w:p>
  </w:endnote>
  <w:endnote w:type="continuationSeparator" w:id="0">
    <w:p w14:paraId="4DE3C695" w14:textId="77777777" w:rsidR="003F5EBC" w:rsidRDefault="003F5EBC" w:rsidP="00981E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125358"/>
      <w:docPartObj>
        <w:docPartGallery w:val="Page Numbers (Bottom of Page)"/>
        <w:docPartUnique/>
      </w:docPartObj>
    </w:sdtPr>
    <w:sdtContent>
      <w:p w14:paraId="7AB4B670" w14:textId="6CA6CDEF" w:rsidR="00B00494" w:rsidRDefault="00B00494" w:rsidP="00022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02A187" w14:textId="0C08E1E5" w:rsidR="00C62414" w:rsidRDefault="00C62414" w:rsidP="00B00494">
    <w:pPr>
      <w:pStyle w:val="Footer"/>
      <w:ind w:right="360"/>
      <w:rPr>
        <w:rStyle w:val="PageNumber"/>
      </w:rPr>
    </w:pPr>
  </w:p>
  <w:p w14:paraId="4713A2EA" w14:textId="77777777" w:rsidR="00C62414" w:rsidRDefault="00C62414" w:rsidP="00981E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ABAB" w14:textId="77777777" w:rsidR="00C62414" w:rsidRDefault="00C62414" w:rsidP="00B0049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616C7" w14:textId="77777777" w:rsidR="0069022F" w:rsidRDefault="00690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0A00A" w14:textId="77777777" w:rsidR="003F5EBC" w:rsidRDefault="003F5EBC" w:rsidP="00981E25">
      <w:r>
        <w:separator/>
      </w:r>
    </w:p>
  </w:footnote>
  <w:footnote w:type="continuationSeparator" w:id="0">
    <w:p w14:paraId="1010E682" w14:textId="77777777" w:rsidR="003F5EBC" w:rsidRDefault="003F5EBC" w:rsidP="00981E25">
      <w:r>
        <w:continuationSeparator/>
      </w:r>
    </w:p>
  </w:footnote>
  <w:footnote w:id="1">
    <w:p w14:paraId="72A3AB7B" w14:textId="43C58899" w:rsidR="003E0BDE" w:rsidRPr="003E0BDE" w:rsidRDefault="003E0BDE" w:rsidP="00981E25">
      <w:pPr>
        <w:pStyle w:val="FootnoteText"/>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2">
    <w:p w14:paraId="0A5660D8" w14:textId="68D76BCE" w:rsidR="003E0BDE" w:rsidRDefault="003E0BDE" w:rsidP="00981E25">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rsidP="00981E25">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1887693"/>
      <w:docPartObj>
        <w:docPartGallery w:val="Page Numbers (Top of Page)"/>
        <w:docPartUnique/>
      </w:docPartObj>
    </w:sdtPr>
    <w:sdtContent>
      <w:p w14:paraId="3BAE5FE1" w14:textId="5B29BFC2"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ADCB21" w14:textId="77777777" w:rsidR="00DB6C12" w:rsidRDefault="00DB6C12" w:rsidP="00B0049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0998365"/>
      <w:docPartObj>
        <w:docPartGallery w:val="Page Numbers (Top of Page)"/>
        <w:docPartUnique/>
      </w:docPartObj>
    </w:sdtPr>
    <w:sdtContent>
      <w:p w14:paraId="1F0569CB" w14:textId="1E47B339"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3674121"/>
      <w:docPartObj>
        <w:docPartGallery w:val="Page Numbers (Top of Page)"/>
        <w:docPartUnique/>
      </w:docPartObj>
    </w:sdtPr>
    <w:sdtContent>
      <w:p w14:paraId="397501B2" w14:textId="5200FEC0" w:rsidR="00B00494" w:rsidRDefault="00B00494" w:rsidP="000222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4FB9C5" w14:textId="77777777" w:rsidR="00EA61B4" w:rsidRDefault="00EA61B4" w:rsidP="00B00494">
    <w:pPr>
      <w:ind w:right="36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61A93"/>
    <w:multiLevelType w:val="multilevel"/>
    <w:tmpl w:val="8042C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CB15A49"/>
    <w:multiLevelType w:val="multilevel"/>
    <w:tmpl w:val="DEC4C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E9F689A"/>
    <w:multiLevelType w:val="multilevel"/>
    <w:tmpl w:val="4366F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8223782">
    <w:abstractNumId w:val="2"/>
  </w:num>
  <w:num w:numId="2" w16cid:durableId="1485583049">
    <w:abstractNumId w:val="1"/>
  </w:num>
  <w:num w:numId="3" w16cid:durableId="2103332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1DE1"/>
    <w:rsid w:val="000354F1"/>
    <w:rsid w:val="0003633A"/>
    <w:rsid w:val="00045D10"/>
    <w:rsid w:val="00065088"/>
    <w:rsid w:val="00067190"/>
    <w:rsid w:val="00067F42"/>
    <w:rsid w:val="00073363"/>
    <w:rsid w:val="00080452"/>
    <w:rsid w:val="000A0E39"/>
    <w:rsid w:val="000A1CCF"/>
    <w:rsid w:val="000A600B"/>
    <w:rsid w:val="000A6595"/>
    <w:rsid w:val="000C1C04"/>
    <w:rsid w:val="000C323A"/>
    <w:rsid w:val="000D31A4"/>
    <w:rsid w:val="000E0134"/>
    <w:rsid w:val="000E1C81"/>
    <w:rsid w:val="000E3E8B"/>
    <w:rsid w:val="00102260"/>
    <w:rsid w:val="00143E09"/>
    <w:rsid w:val="00153BAC"/>
    <w:rsid w:val="00164FB6"/>
    <w:rsid w:val="00182910"/>
    <w:rsid w:val="00187597"/>
    <w:rsid w:val="001D109E"/>
    <w:rsid w:val="001D5552"/>
    <w:rsid w:val="001D5C22"/>
    <w:rsid w:val="001E3F30"/>
    <w:rsid w:val="00204BBC"/>
    <w:rsid w:val="00211A71"/>
    <w:rsid w:val="0022609B"/>
    <w:rsid w:val="00230A90"/>
    <w:rsid w:val="00241661"/>
    <w:rsid w:val="002417E4"/>
    <w:rsid w:val="002458DA"/>
    <w:rsid w:val="00246B8C"/>
    <w:rsid w:val="0025440D"/>
    <w:rsid w:val="00260EAB"/>
    <w:rsid w:val="00264283"/>
    <w:rsid w:val="00265B4C"/>
    <w:rsid w:val="00267F4F"/>
    <w:rsid w:val="00270C24"/>
    <w:rsid w:val="00281705"/>
    <w:rsid w:val="00282DEB"/>
    <w:rsid w:val="0028648F"/>
    <w:rsid w:val="002A0FB1"/>
    <w:rsid w:val="002A543E"/>
    <w:rsid w:val="002E4CB3"/>
    <w:rsid w:val="002E5A6A"/>
    <w:rsid w:val="002E6EA7"/>
    <w:rsid w:val="00305158"/>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29E8"/>
    <w:rsid w:val="003B3CF3"/>
    <w:rsid w:val="003B41E0"/>
    <w:rsid w:val="003B6951"/>
    <w:rsid w:val="003C57A9"/>
    <w:rsid w:val="003D34FD"/>
    <w:rsid w:val="003D7456"/>
    <w:rsid w:val="003E0BDE"/>
    <w:rsid w:val="003E340A"/>
    <w:rsid w:val="003E6B44"/>
    <w:rsid w:val="003F0999"/>
    <w:rsid w:val="003F5EBC"/>
    <w:rsid w:val="0040121F"/>
    <w:rsid w:val="00403B43"/>
    <w:rsid w:val="00403FCD"/>
    <w:rsid w:val="0041155E"/>
    <w:rsid w:val="004150EA"/>
    <w:rsid w:val="004254DC"/>
    <w:rsid w:val="00437073"/>
    <w:rsid w:val="004378A8"/>
    <w:rsid w:val="0044769D"/>
    <w:rsid w:val="0045264A"/>
    <w:rsid w:val="0045535F"/>
    <w:rsid w:val="00455E5A"/>
    <w:rsid w:val="00461F7D"/>
    <w:rsid w:val="0046498E"/>
    <w:rsid w:val="00465A97"/>
    <w:rsid w:val="00474316"/>
    <w:rsid w:val="00490415"/>
    <w:rsid w:val="004A672A"/>
    <w:rsid w:val="004D578C"/>
    <w:rsid w:val="0050178E"/>
    <w:rsid w:val="00505884"/>
    <w:rsid w:val="00507E8F"/>
    <w:rsid w:val="0051554E"/>
    <w:rsid w:val="005218D7"/>
    <w:rsid w:val="005278BE"/>
    <w:rsid w:val="005350E3"/>
    <w:rsid w:val="005416E8"/>
    <w:rsid w:val="00571FD3"/>
    <w:rsid w:val="00572E85"/>
    <w:rsid w:val="00585DBF"/>
    <w:rsid w:val="005861A6"/>
    <w:rsid w:val="0059704A"/>
    <w:rsid w:val="005A2131"/>
    <w:rsid w:val="005B2C70"/>
    <w:rsid w:val="005B33DC"/>
    <w:rsid w:val="005C0D31"/>
    <w:rsid w:val="005C5F4F"/>
    <w:rsid w:val="005D0B72"/>
    <w:rsid w:val="005D738A"/>
    <w:rsid w:val="005D7510"/>
    <w:rsid w:val="005E47D9"/>
    <w:rsid w:val="005F525D"/>
    <w:rsid w:val="006025B6"/>
    <w:rsid w:val="00603075"/>
    <w:rsid w:val="006412E5"/>
    <w:rsid w:val="00661BF7"/>
    <w:rsid w:val="0069022F"/>
    <w:rsid w:val="00692C43"/>
    <w:rsid w:val="006B52E4"/>
    <w:rsid w:val="006D3340"/>
    <w:rsid w:val="006E22EE"/>
    <w:rsid w:val="006F7B44"/>
    <w:rsid w:val="0071636A"/>
    <w:rsid w:val="0071655A"/>
    <w:rsid w:val="00722D82"/>
    <w:rsid w:val="0072446F"/>
    <w:rsid w:val="00727185"/>
    <w:rsid w:val="0073750C"/>
    <w:rsid w:val="0074172A"/>
    <w:rsid w:val="00742DEB"/>
    <w:rsid w:val="007466F4"/>
    <w:rsid w:val="00751A5C"/>
    <w:rsid w:val="00753837"/>
    <w:rsid w:val="00760608"/>
    <w:rsid w:val="00776354"/>
    <w:rsid w:val="00776C51"/>
    <w:rsid w:val="007820C1"/>
    <w:rsid w:val="00795495"/>
    <w:rsid w:val="00797E96"/>
    <w:rsid w:val="007A1D74"/>
    <w:rsid w:val="007D552A"/>
    <w:rsid w:val="007E051C"/>
    <w:rsid w:val="007F2C35"/>
    <w:rsid w:val="0080649F"/>
    <w:rsid w:val="008222CB"/>
    <w:rsid w:val="00842270"/>
    <w:rsid w:val="00866AFC"/>
    <w:rsid w:val="0087785E"/>
    <w:rsid w:val="00884BC8"/>
    <w:rsid w:val="0089361F"/>
    <w:rsid w:val="008D723D"/>
    <w:rsid w:val="008E1261"/>
    <w:rsid w:val="008F5232"/>
    <w:rsid w:val="009016DB"/>
    <w:rsid w:val="00904333"/>
    <w:rsid w:val="00940F13"/>
    <w:rsid w:val="009414B7"/>
    <w:rsid w:val="00965BC3"/>
    <w:rsid w:val="00966BB3"/>
    <w:rsid w:val="00975191"/>
    <w:rsid w:val="00981E25"/>
    <w:rsid w:val="00983EB9"/>
    <w:rsid w:val="0098478B"/>
    <w:rsid w:val="00992FFB"/>
    <w:rsid w:val="009B6DF0"/>
    <w:rsid w:val="009D353B"/>
    <w:rsid w:val="009E7D0B"/>
    <w:rsid w:val="009F5D04"/>
    <w:rsid w:val="00A22617"/>
    <w:rsid w:val="00A31486"/>
    <w:rsid w:val="00A538F7"/>
    <w:rsid w:val="00A558D9"/>
    <w:rsid w:val="00A62D3F"/>
    <w:rsid w:val="00A6601E"/>
    <w:rsid w:val="00A77F73"/>
    <w:rsid w:val="00A9326B"/>
    <w:rsid w:val="00A9360E"/>
    <w:rsid w:val="00A969CB"/>
    <w:rsid w:val="00AA238C"/>
    <w:rsid w:val="00AB4CBF"/>
    <w:rsid w:val="00AC5FF4"/>
    <w:rsid w:val="00AD1813"/>
    <w:rsid w:val="00AE0780"/>
    <w:rsid w:val="00AE3084"/>
    <w:rsid w:val="00AE6F83"/>
    <w:rsid w:val="00AF4D95"/>
    <w:rsid w:val="00AF57C9"/>
    <w:rsid w:val="00B00494"/>
    <w:rsid w:val="00B047D6"/>
    <w:rsid w:val="00B40405"/>
    <w:rsid w:val="00B4155F"/>
    <w:rsid w:val="00B44A65"/>
    <w:rsid w:val="00B93623"/>
    <w:rsid w:val="00BA6F25"/>
    <w:rsid w:val="00BB2845"/>
    <w:rsid w:val="00BB2982"/>
    <w:rsid w:val="00BC1B00"/>
    <w:rsid w:val="00BC7EA7"/>
    <w:rsid w:val="00BD77FE"/>
    <w:rsid w:val="00BE1DCD"/>
    <w:rsid w:val="00BE7159"/>
    <w:rsid w:val="00C024C4"/>
    <w:rsid w:val="00C04BED"/>
    <w:rsid w:val="00C155AF"/>
    <w:rsid w:val="00C21E95"/>
    <w:rsid w:val="00C33A87"/>
    <w:rsid w:val="00C40348"/>
    <w:rsid w:val="00C522E4"/>
    <w:rsid w:val="00C5390B"/>
    <w:rsid w:val="00C54BAF"/>
    <w:rsid w:val="00C62414"/>
    <w:rsid w:val="00C66910"/>
    <w:rsid w:val="00C74798"/>
    <w:rsid w:val="00C76806"/>
    <w:rsid w:val="00C76F5C"/>
    <w:rsid w:val="00C77384"/>
    <w:rsid w:val="00C80A5A"/>
    <w:rsid w:val="00C827A9"/>
    <w:rsid w:val="00C85F45"/>
    <w:rsid w:val="00CA5970"/>
    <w:rsid w:val="00CC116B"/>
    <w:rsid w:val="00CC3C26"/>
    <w:rsid w:val="00CC6B59"/>
    <w:rsid w:val="00CE7CCB"/>
    <w:rsid w:val="00D15E5B"/>
    <w:rsid w:val="00D22D55"/>
    <w:rsid w:val="00D24F37"/>
    <w:rsid w:val="00D3622F"/>
    <w:rsid w:val="00D368D4"/>
    <w:rsid w:val="00D50024"/>
    <w:rsid w:val="00D5063B"/>
    <w:rsid w:val="00D718EF"/>
    <w:rsid w:val="00D744C3"/>
    <w:rsid w:val="00D9581E"/>
    <w:rsid w:val="00DB29D6"/>
    <w:rsid w:val="00DB6C12"/>
    <w:rsid w:val="00DC2006"/>
    <w:rsid w:val="00DC2570"/>
    <w:rsid w:val="00DC2846"/>
    <w:rsid w:val="00DD6E36"/>
    <w:rsid w:val="00DE02DC"/>
    <w:rsid w:val="00DF1705"/>
    <w:rsid w:val="00DF54F6"/>
    <w:rsid w:val="00E01165"/>
    <w:rsid w:val="00E05E88"/>
    <w:rsid w:val="00E1343B"/>
    <w:rsid w:val="00E15004"/>
    <w:rsid w:val="00E2097A"/>
    <w:rsid w:val="00E276AD"/>
    <w:rsid w:val="00E30C0D"/>
    <w:rsid w:val="00E3121A"/>
    <w:rsid w:val="00E3695F"/>
    <w:rsid w:val="00E51C82"/>
    <w:rsid w:val="00E54881"/>
    <w:rsid w:val="00E55A20"/>
    <w:rsid w:val="00EA09AE"/>
    <w:rsid w:val="00EA12F5"/>
    <w:rsid w:val="00EA61B4"/>
    <w:rsid w:val="00ED2B00"/>
    <w:rsid w:val="00ED73B6"/>
    <w:rsid w:val="00F02203"/>
    <w:rsid w:val="00F06CE9"/>
    <w:rsid w:val="00F0765D"/>
    <w:rsid w:val="00F21039"/>
    <w:rsid w:val="00F2106A"/>
    <w:rsid w:val="00F22D82"/>
    <w:rsid w:val="00F22DC7"/>
    <w:rsid w:val="00F27555"/>
    <w:rsid w:val="00F30D02"/>
    <w:rsid w:val="00F354D5"/>
    <w:rsid w:val="00F36B7B"/>
    <w:rsid w:val="00F52853"/>
    <w:rsid w:val="00F65D17"/>
    <w:rsid w:val="00F71DC9"/>
    <w:rsid w:val="00F77B1D"/>
    <w:rsid w:val="00F87168"/>
    <w:rsid w:val="00F96C8F"/>
    <w:rsid w:val="00FA3F60"/>
    <w:rsid w:val="00FB31B4"/>
    <w:rsid w:val="00FB62AC"/>
    <w:rsid w:val="00FC3522"/>
    <w:rsid w:val="00FC6D85"/>
    <w:rsid w:val="00FD2E70"/>
    <w:rsid w:val="00FD706B"/>
    <w:rsid w:val="00FE0396"/>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E25"/>
    <w:rPr>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D22D55"/>
    <w:pPr>
      <w:ind w:left="720" w:hanging="720"/>
    </w:pPr>
    <w:rPr>
      <w:lang w:val="en-GB"/>
    </w:rPr>
  </w:style>
  <w:style w:type="paragraph" w:customStyle="1" w:styleId="abstract">
    <w:name w:val="abstract"/>
    <w:basedOn w:val="Normal"/>
    <w:qFormat/>
    <w:rsid w:val="00981E25"/>
    <w:pPr>
      <w:ind w:right="26"/>
    </w:pPr>
  </w:style>
  <w:style w:type="paragraph" w:customStyle="1" w:styleId="authors">
    <w:name w:val="authors"/>
    <w:basedOn w:val="Normal"/>
    <w:qFormat/>
    <w:rsid w:val="00246B8C"/>
    <w:pPr>
      <w:ind w:firstLine="0"/>
      <w:jc w:val="center"/>
    </w:p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 w:type="character" w:styleId="FollowedHyperlink">
    <w:name w:val="FollowedHyperlink"/>
    <w:basedOn w:val="DefaultParagraphFont"/>
    <w:uiPriority w:val="99"/>
    <w:semiHidden/>
    <w:unhideWhenUsed/>
    <w:rsid w:val="007163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 w:id="1872499785">
      <w:bodyDiv w:val="1"/>
      <w:marLeft w:val="0"/>
      <w:marRight w:val="0"/>
      <w:marTop w:val="0"/>
      <w:marBottom w:val="0"/>
      <w:divBdr>
        <w:top w:val="none" w:sz="0" w:space="0" w:color="auto"/>
        <w:left w:val="none" w:sz="0" w:space="0" w:color="auto"/>
        <w:bottom w:val="none" w:sz="0" w:space="0" w:color="auto"/>
        <w:right w:val="none" w:sz="0" w:space="0" w:color="auto"/>
      </w:divBdr>
    </w:div>
    <w:div w:id="1938833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osf.io/5xzy4" TargetMode="External"/><Relationship Id="rId3" Type="http://schemas.openxmlformats.org/officeDocument/2006/relationships/settings" Target="settings.xml"/><Relationship Id="rId21" Type="http://schemas.openxmlformats.org/officeDocument/2006/relationships/hyperlink" Target="https://osf.io/5xzy4" TargetMode="External"/><Relationship Id="rId34" Type="http://schemas.openxmlformats.org/officeDocument/2006/relationships/hyperlink" Target="https://psyarxiv.com/dm8xn" TargetMode="External"/><Relationship Id="rId7" Type="http://schemas.openxmlformats.org/officeDocument/2006/relationships/hyperlink" Target="mailto:ian.hussey@rub.de" TargetMode="External"/><Relationship Id="rId12" Type="http://schemas.openxmlformats.org/officeDocument/2006/relationships/hyperlink" Target="https://orcid.org/0000-0002-6670-5658" TargetMode="External"/><Relationship Id="rId17" Type="http://schemas.openxmlformats.org/officeDocument/2006/relationships/header" Target="header3.xml"/><Relationship Id="rId25" Type="http://schemas.openxmlformats.org/officeDocument/2006/relationships/hyperlink" Target="http://osf.io/pe3t7/" TargetMode="External"/><Relationship Id="rId33" Type="http://schemas.openxmlformats.org/officeDocument/2006/relationships/hyperlink" Target="https://osf.io/5xzy4" TargetMode="Externa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hyperlink" Target="https://osf.io/rftvq" TargetMode="External"/><Relationship Id="rId29" Type="http://schemas.openxmlformats.org/officeDocument/2006/relationships/image" Target="media/image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7806-9583" TargetMode="External"/><Relationship Id="rId24" Type="http://schemas.openxmlformats.org/officeDocument/2006/relationships/hyperlink" Target="http://osf.io/pe3t7/" TargetMode="External"/><Relationship Id="rId32" Type="http://schemas.openxmlformats.org/officeDocument/2006/relationships/hyperlink" Target="https://www.zotero.org/google-docs/?broken=6rXWC4" TargetMode="Externa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metabus.org/" TargetMode="External"/><Relationship Id="rId28" Type="http://schemas.openxmlformats.org/officeDocument/2006/relationships/hyperlink" Target="https://osf.io/pe3t7/" TargetMode="External"/><Relationship Id="rId36" Type="http://schemas.openxmlformats.org/officeDocument/2006/relationships/theme" Target="theme/theme1.xml"/><Relationship Id="rId10" Type="http://schemas.openxmlformats.org/officeDocument/2006/relationships/hyperlink" Target="https://orcid.org/0000-0002-3497-4335" TargetMode="External"/><Relationship Id="rId19" Type="http://schemas.openxmlformats.org/officeDocument/2006/relationships/hyperlink" Target="https://www.zotero.org/google-docs/?broken=Z05DpK" TargetMode="External"/><Relationship Id="rId31" Type="http://schemas.openxmlformats.org/officeDocument/2006/relationships/hyperlink" Target="https://www.zotero.org/google-docs/?broken=h39awk" TargetMode="External"/><Relationship Id="rId4" Type="http://schemas.openxmlformats.org/officeDocument/2006/relationships/webSettings" Target="webSettings.xml"/><Relationship Id="rId9" Type="http://schemas.openxmlformats.org/officeDocument/2006/relationships/hyperlink" Target="https://orcid.org/0000-0002-1767-1367" TargetMode="External"/><Relationship Id="rId14" Type="http://schemas.openxmlformats.org/officeDocument/2006/relationships/header" Target="header2.xml"/><Relationship Id="rId22" Type="http://schemas.openxmlformats.org/officeDocument/2006/relationships/hyperlink" Target="https://osf.io/pe3t7/" TargetMode="External"/><Relationship Id="rId27" Type="http://schemas.openxmlformats.org/officeDocument/2006/relationships/hyperlink" Target="https://osf.io/5xzy4" TargetMode="External"/><Relationship Id="rId30" Type="http://schemas.openxmlformats.org/officeDocument/2006/relationships/image" Target="media/image2.emf"/><Relationship Id="rId35" Type="http://schemas.openxmlformats.org/officeDocument/2006/relationships/fontTable" Target="fontTable.xml"/><Relationship Id="rId8" Type="http://schemas.openxmlformats.org/officeDocument/2006/relationships/hyperlink" Target="https://orcid.org/my-orcid?orcid=0000-0001-8906-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7</TotalTime>
  <Pages>31</Pages>
  <Words>24722</Words>
  <Characters>140918</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353</cp:revision>
  <dcterms:created xsi:type="dcterms:W3CDTF">2023-02-03T17:02:00Z</dcterms:created>
  <dcterms:modified xsi:type="dcterms:W3CDTF">2023-02-1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